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810C2" w:rsidRPr="00543A1C" w:rsidRDefault="00456486" w:rsidP="00543A1C">
      <w:pPr>
        <w:spacing w:line="360" w:lineRule="auto"/>
        <w:jc w:val="center"/>
        <w:rPr>
          <w:b/>
          <w:sz w:val="24"/>
        </w:rPr>
      </w:pPr>
      <w:r w:rsidRPr="00543A1C">
        <w:rPr>
          <w:b/>
          <w:sz w:val="24"/>
        </w:rPr>
        <w:t xml:space="preserve">Supplementary </w:t>
      </w:r>
      <w:r w:rsidR="00353A2D" w:rsidRPr="00543A1C">
        <w:rPr>
          <w:b/>
          <w:sz w:val="24"/>
        </w:rPr>
        <w:t>Table 2. Risk of bias appraisal of included studies</w:t>
      </w:r>
    </w:p>
    <w:tbl>
      <w:tblPr>
        <w:tblStyle w:val="a5"/>
        <w:tblW w:w="5015" w:type="pct"/>
        <w:tblInd w:w="-572" w:type="dxa"/>
        <w:tblLayout w:type="fixed"/>
        <w:tblLook w:val="04A0" w:firstRow="1" w:lastRow="0" w:firstColumn="1" w:lastColumn="0" w:noHBand="0" w:noVBand="1"/>
      </w:tblPr>
      <w:tblGrid>
        <w:gridCol w:w="2410"/>
        <w:gridCol w:w="1134"/>
        <w:gridCol w:w="994"/>
        <w:gridCol w:w="848"/>
        <w:gridCol w:w="1134"/>
        <w:gridCol w:w="1277"/>
        <w:gridCol w:w="1134"/>
        <w:gridCol w:w="1277"/>
        <w:gridCol w:w="994"/>
        <w:gridCol w:w="1558"/>
        <w:gridCol w:w="1274"/>
      </w:tblGrid>
      <w:tr w:rsidR="00831D33" w:rsidRPr="00831D33" w:rsidTr="00831D33">
        <w:tc>
          <w:tcPr>
            <w:tcW w:w="859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Study</w:t>
            </w:r>
          </w:p>
        </w:tc>
        <w:tc>
          <w:tcPr>
            <w:tcW w:w="404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1</w:t>
            </w:r>
            <w:bookmarkStart w:id="0" w:name="_GoBack"/>
            <w:bookmarkEnd w:id="0"/>
          </w:p>
        </w:tc>
        <w:tc>
          <w:tcPr>
            <w:tcW w:w="354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2</w:t>
            </w:r>
          </w:p>
        </w:tc>
        <w:tc>
          <w:tcPr>
            <w:tcW w:w="302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3</w:t>
            </w:r>
          </w:p>
        </w:tc>
        <w:tc>
          <w:tcPr>
            <w:tcW w:w="404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4</w:t>
            </w:r>
          </w:p>
        </w:tc>
        <w:tc>
          <w:tcPr>
            <w:tcW w:w="455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5</w:t>
            </w:r>
          </w:p>
        </w:tc>
        <w:tc>
          <w:tcPr>
            <w:tcW w:w="404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6</w:t>
            </w:r>
          </w:p>
        </w:tc>
        <w:tc>
          <w:tcPr>
            <w:tcW w:w="455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7</w:t>
            </w:r>
          </w:p>
        </w:tc>
        <w:tc>
          <w:tcPr>
            <w:tcW w:w="354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8</w:t>
            </w:r>
          </w:p>
        </w:tc>
        <w:tc>
          <w:tcPr>
            <w:tcW w:w="555" w:type="pct"/>
            <w:vAlign w:val="center"/>
          </w:tcPr>
          <w:p w:rsidR="007810C2" w:rsidRPr="00831D33" w:rsidRDefault="007810C2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Q9</w:t>
            </w:r>
          </w:p>
        </w:tc>
        <w:tc>
          <w:tcPr>
            <w:tcW w:w="455" w:type="pct"/>
            <w:vAlign w:val="center"/>
          </w:tcPr>
          <w:p w:rsidR="007810C2" w:rsidRPr="00831D33" w:rsidRDefault="003E4AC4" w:rsidP="00543A1C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R</w:t>
            </w:r>
            <w:r w:rsidR="007810C2" w:rsidRPr="00831D33">
              <w:rPr>
                <w:rFonts w:asciiTheme="minorHAnsi" w:hAnsiTheme="minorHAnsi"/>
                <w:sz w:val="24"/>
                <w:szCs w:val="24"/>
              </w:rPr>
              <w:t>isk of bias</w:t>
            </w:r>
            <w:r w:rsidRPr="00831D33">
              <w:rPr>
                <w:rFonts w:asciiTheme="minorHAnsi" w:hAnsiTheme="minorHAnsi"/>
                <w:sz w:val="24"/>
                <w:szCs w:val="24"/>
              </w:rPr>
              <w:t xml:space="preserve"> score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ao&lt;/Author&gt;&lt;Year&gt;2020&lt;/Year&gt;&lt;RecNum&gt;4875&lt;/RecNum&gt;&lt;DisplayText&gt;(Cao, 2020)&lt;/DisplayText&gt;&lt;record&gt;&lt;rec-number&gt;4875&lt;/rec-number&gt;&lt;foreign-keys&gt;&lt;key app="EN" db-id="w2xps9x97eds9aedadtpafdve0992rr22sx0"&gt;4875&lt;/key&gt;&lt;/foreign-keys&gt;&lt;ref-type name="Journal Article"&gt;17&lt;/ref-type&gt;&lt;contributors&gt;&lt;authors&gt;&lt;author&gt;Cao, D&lt;/author&gt;&lt;/authors&gt;&lt;/contributors&gt;&lt;titles&gt;&lt;title&gt;Study on the relationship between life stressors and depression of Vocational College Students during the COVID-19 epidemic&lt;/title&gt;&lt;secondary-title&gt;Shaanxi Transport Science &amp;amp; Education Research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62&lt;/style&gt;&lt;/short-title&gt;&lt;/titles&gt;&lt;periodical&gt;&lt;full-title&gt;Shaanxi Transport Science &amp;amp; Education Research&lt;/full-title&gt;&lt;/periodical&gt;&lt;pages&gt;35-38&lt;/pages&gt;&lt;volume&gt;1&lt;/volume&gt;&lt;number&gt;3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4" w:tooltip="Cao, 2020 #487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ao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hang&lt;/Author&gt;&lt;Year&gt;2020&lt;/Year&gt;&lt;RecNum&gt;3765&lt;/RecNum&gt;&lt;DisplayText&gt;(Chang et al., 2020)&lt;/DisplayText&gt;&lt;record&gt;&lt;rec-number&gt;3765&lt;/rec-number&gt;&lt;foreign-keys&gt;&lt;key app="EN" db-id="w2xps9x97eds9aedadtpafdve0992rr22sx0"&gt;3765&lt;/key&gt;&lt;/foreign-keys&gt;&lt;ref-type name="Journal Article"&gt;17&lt;/ref-type&gt;&lt;contributors&gt;&lt;authors&gt;&lt;author&gt;Chang, J&lt;/author&gt;&lt;author&gt;Yuan, Y&lt;/author&gt;&lt;author&gt;Wang, D&lt;/author&gt;&lt;/authors&gt;&lt;/contributors&gt;&lt;titles&gt;&lt;title&gt;Mental health status and its influencing factors among college students during the epidemic of COVID-19&lt;/title&gt;&lt;secondary-title&gt;J South Med Univ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6&lt;/style&gt;&lt;/short-title&gt;&lt;/titles&gt;&lt;periodical&gt;&lt;full-title&gt;J South Med Univ&lt;/full-title&gt;&lt;/periodical&gt;&lt;pages&gt;171-176&lt;/pages&gt;&lt;volume&gt;40&lt;/volume&gt;&lt;number&gt;2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" w:tooltip="Chang, 2020 #376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ha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hen&lt;/Author&gt;&lt;Year&gt;2020&lt;/Year&gt;&lt;RecNum&gt;3782&lt;/RecNum&gt;&lt;DisplayText&gt;(Chen et al., 2020a)&lt;/DisplayText&gt;&lt;record&gt;&lt;rec-number&gt;3782&lt;/rec-number&gt;&lt;foreign-keys&gt;&lt;key app="EN" db-id="w2xps9x97eds9aedadtpafdve0992rr22sx0"&gt;3782&lt;/key&gt;&lt;/foreign-keys&gt;&lt;ref-type name="Journal Article"&gt;17&lt;/ref-type&gt;&lt;contributors&gt;&lt;authors&gt;&lt;author&gt;Chen, H&lt;/author&gt;&lt;author&gt;Wen, Y&lt;/author&gt;&lt;author&gt;Chen, J&lt;/author&gt;&lt;author&gt;Chen, Y&lt;/author&gt;&lt;author&gt;Liu, B&lt;/author&gt;&lt;author&gt;Lu, D&lt;/author&gt;&lt;author&gt;Chen, Z&lt;/author&gt;&lt;author&gt;Chen, J&lt;/author&gt;&lt;author&gt;Shen, Y&lt;/author&gt;&lt;author&gt;Hu, J&lt;/author&gt;&lt;/authors&gt;&lt;/contributors&gt;&lt;titles&gt;&lt;title&gt;&lt;style face="normal" font="default" size="100%"&gt;Investigation and analysis of mental health status of different types of medical postgraduates during&lt;/style&gt;&lt;style face="normal" font="default" charset="134" size="100%"&gt; &lt;/style&gt;&lt;style face="normal" font="default" size="100%"&gt;the COVID-19 epidemic&lt;/style&gt;&lt;/title&gt;&lt;secondary-title&gt;China Higher Medical Education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23&lt;/style&gt;&lt;/short-title&gt;&lt;/titles&gt;&lt;periodical&gt;&lt;full-title&gt;China Higher Medical Education&lt;/full-title&gt;&lt;/periodical&gt;&lt;pages&gt;22-23&lt;/pages&gt;&lt;volume&gt;34&lt;/volume&gt;&lt;number&gt;5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7" w:tooltip="Chen, 2020 #3782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hen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DaGVuPC9BdXRob3I+PFllYXI+MjAyMDwvWWVhcj48UmVj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DaGVuPC9BdXRob3I+PFllYXI+MjAyMDwvWWVhcj48UmVj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" w:tooltip="Chen, 2020 #4852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hen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6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hen&lt;/Author&gt;&lt;Year&gt;2020&lt;/Year&gt;&lt;RecNum&gt;4863&lt;/RecNum&gt;&lt;DisplayText&gt;(Chen et al., 2020c)&lt;/DisplayText&gt;&lt;record&gt;&lt;rec-number&gt;4863&lt;/rec-number&gt;&lt;foreign-keys&gt;&lt;key app="EN" db-id="w2xps9x97eds9aedadtpafdve0992rr22sx0"&gt;4863&lt;/key&gt;&lt;/foreign-keys&gt;&lt;ref-type name="Journal Article"&gt;17&lt;/ref-type&gt;&lt;contributors&gt;&lt;authors&gt;&lt;author&gt;Chen, Y&lt;/author&gt;&lt;author&gt;Chen, S&lt;/author&gt;&lt;author&gt;Sun, J&lt;/author&gt;&lt;author&gt;Hu, J&lt;/author&gt;&lt;author&gt;Shen, Y&lt;/author&gt;&lt;/authors&gt;&lt;/contributors&gt;&lt;titles&gt;&lt;title&gt;Difference in mental health status of different types of residents during COVID-19 epidemic&lt;/title&gt;&lt;secondary-title&gt;Chinese Journal of Graduate Medical Education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0&lt;/style&gt;&lt;/short-title&gt;&lt;/titles&gt;&lt;periodical&gt;&lt;full-title&gt;Chinese Journal of Graduate Medical Education&lt;/full-title&gt;&lt;/periodical&gt;&lt;pages&gt;143-146&lt;/pages&gt;&lt;volume&gt;4&lt;/volume&gt;&lt;number&gt;2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" w:tooltip="Chen, 2020 #486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hen et al., 2020c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2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hen&lt;/Author&gt;&lt;Year&gt;2020&lt;/Year&gt;&lt;RecNum&gt;4884&lt;/RecNum&gt;&lt;DisplayText&gt;(Chen et al., 2020d)&lt;/DisplayText&gt;&lt;record&gt;&lt;rec-number&gt;4884&lt;/rec-number&gt;&lt;foreign-keys&gt;&lt;key app="EN" db-id="w2xps9x97eds9aedadtpafdve0992rr22sx0"&gt;4884&lt;/key&gt;&lt;/foreign-keys&gt;&lt;ref-type name="Journal Article"&gt;17&lt;/ref-type&gt;&lt;contributors&gt;&lt;authors&gt;&lt;author&gt;&lt;style face="normal" font="default" size="100%"&gt;Chen&lt;/style&gt;&lt;style face="normal" font="default" charset="134" size="100%"&gt;, &lt;/style&gt;&lt;style face="normal" font="default" size="100%"&gt;Z&lt;/style&gt;&lt;/author&gt;&lt;author&gt;Qi, X&lt;/author&gt;&lt;author&gt;Du, S&lt;/author&gt;&lt;author&gt;Chen, H&lt;/author&gt;&lt;author&gt;Ren, Z&lt;/author&gt;&lt;/authors&gt;&lt;/contributors&gt;&lt;titles&gt;&lt;title&gt;&lt;style face="normal" font="default" size="100%"&gt;A study on the mental health status of students in the &lt;/style&gt;&lt;style face="normal" font="default" charset="134" size="100%"&gt;“post-epidemic era”: taking some college students in Beijing as examples&lt;/style&gt;&lt;/title&gt;&lt;secondary-title&gt;Psychology Monthl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0&lt;/style&gt;&lt;/short-title&gt;&lt;/titles&gt;&lt;periodical&gt;&lt;full-title&gt;Psychology Monthly&lt;/full-title&gt;&lt;/periodical&gt;&lt;pages&gt;5-7, 240&lt;/pages&gt;&lt;volume&gt;15&lt;/volume&gt;&lt;number&gt;24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" w:tooltip="Chen, 2020 #488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hen et al., 2020d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7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hi&lt;/Author&gt;&lt;Year&gt;2020&lt;/Year&gt;&lt;RecNum&gt;3778&lt;/RecNum&gt;&lt;DisplayText&gt;(Chi et al., 2020)&lt;/DisplayText&gt;&lt;record&gt;&lt;rec-number&gt;3778&lt;/rec-number&gt;&lt;foreign-keys&gt;&lt;key app="EN" db-id="w2xps9x97eds9aedadtpafdve0992rr22sx0"&gt;3778&lt;/key&gt;&lt;/foreign-keys&gt;&lt;ref-type name="Journal Article"&gt;17&lt;/ref-type&gt;&lt;contributors&gt;&lt;authors&gt;&lt;author&gt;Chi, X&lt;/author&gt;&lt;author&gt;Becker, B&lt;/author&gt;&lt;author&gt;Yu, Q&lt;/author&gt;&lt;author&gt;Willeit, P&lt;/author&gt;&lt;author&gt;Jiao, C&lt;/author&gt;&lt;author&gt;Huang, L&lt;/author&gt;&lt;author&gt;Hossain, M&lt;/author&gt;&lt;author&gt;Grabovac, I&lt;/author&gt;&lt;author&gt;Yeung, A&lt;/author&gt;&lt;author&gt;Lin, J&lt;/author&gt;&lt;author&gt;Veronese, N&lt;/author&gt;&lt;author&gt;Wang, J&lt;/author&gt;&lt;author&gt;Zhou, X&lt;/author&gt;&lt;author&gt;Doig, S&lt;/author&gt;&lt;author&gt;Liu, X&lt;/author&gt;&lt;author&gt;Carvalho, A&lt;/author&gt;&lt;author&gt;Yang, L&lt;/author&gt;&lt;author&gt;Xiao, T&lt;/author&gt;&lt;author&gt;Zou, L&lt;/author&gt;&lt;author&gt;Fusar-Poli, P&lt;/author&gt;&lt;author&gt;Solmi, M&lt;/author&gt;&lt;/authors&gt;&lt;/contributors&gt;&lt;titles&gt;&lt;title&gt;Prevalence and Psychosocial Correlates of Mental Health Outcomes Among Chinese College Students During the Coronavirus Disease (COVID-19) Pandemic&lt;/title&gt;&lt;secondary-title&gt;Frontiers in Psychiatr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9&lt;/style&gt;&lt;/short-title&gt;&lt;/titles&gt;&lt;periodical&gt;&lt;full-title&gt;Frontiers in Psychiatry&lt;/full-title&gt;&lt;/periodical&gt;&lt;pages&gt;doi: 10.3389/fpsyt.2020.00803&lt;/pages&gt;&lt;volume&gt;11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" w:tooltip="Chi, 2020 #3778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hi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ong&lt;/Author&gt;&lt;Year&gt;2020&lt;/Year&gt;&lt;RecNum&gt;3794&lt;/RecNum&gt;&lt;DisplayText&gt;(Cong et al., 2020)&lt;/DisplayText&gt;&lt;record&gt;&lt;rec-number&gt;3794&lt;/rec-number&gt;&lt;foreign-keys&gt;&lt;key app="EN" db-id="w2xps9x97eds9aedadtpafdve0992rr22sx0"&gt;3794&lt;/key&gt;&lt;/foreign-keys&gt;&lt;ref-type name="Journal Article"&gt;17&lt;/ref-type&gt;&lt;contributors&gt;&lt;authors&gt;&lt;author&gt;&lt;style face="normal" font="default" size="100%"&gt;Cong&lt;/style&gt;&lt;style face="normal" font="default" charset="134" size="100%"&gt;, &lt;/style&gt;&lt;style face="normal" font="default" size="100%"&gt;A&lt;/style&gt;&lt;/author&gt;&lt;author&gt;Xiao, C&lt;/author&gt;&lt;author&gt;Luan, S&lt;/author&gt;&lt;author&gt;Kang, L&lt;/author&gt;&lt;author&gt;Yuan, J&lt;/author&gt;&lt;author&gt;Liu, C&lt;/author&gt;&lt;/authors&gt;&lt;/contributors&gt;&lt;titles&gt;&lt;title&gt;&lt;style face="normal" font="default" size="100%"&gt;Investigation on the Mental Health Status and Risk Factors Among Chinese Overseas Students Under COVID-19 Outbreak  &lt;/style&gt;&lt;style face="normal" font="default" charset="134" size="100%"&gt;(&lt;/style&gt;&lt;style face="normal" font="default" size="100%"&gt;preprint&lt;/style&gt;&lt;style face="normal" font="default" charset="134" size="100%"&gt;)&lt;/style&gt;&lt;/title&gt;&lt;secondary-title&gt;Research Squar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35&lt;/style&gt;&lt;/short-title&gt;&lt;/titles&gt;&lt;periodical&gt;&lt;full-title&gt;Research Square&lt;/full-title&gt;&lt;/periodical&gt;&lt;volume&gt;DOI: https://doi.org/10.21203/rs.3.rs-35535/v1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2" w:tooltip="Cong, 2020 #379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o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2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EZW5nPC9BdXRob3I+PFllYXI+MjAyMDwvWWVhcj48UmVj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EZW5nPC9BdXRob3I+PFllYXI+MjAyMDwvWWVhcj48UmVj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4" w:tooltip="Deng, 2020 #485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De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Dong&lt;/Author&gt;&lt;Year&gt;2020&lt;/Year&gt;&lt;RecNum&gt;3777&lt;/RecNum&gt;&lt;DisplayText&gt;(Dong et al., 2020)&lt;/DisplayText&gt;&lt;record&gt;&lt;rec-number&gt;3777&lt;/rec-number&gt;&lt;foreign-keys&gt;&lt;key app="EN" db-id="w2xps9x97eds9aedadtpafdve0992rr22sx0"&gt;3777&lt;/key&gt;&lt;/foreign-keys&gt;&lt;ref-type name="Journal Article"&gt;17&lt;/ref-type&gt;&lt;contributors&gt;&lt;authors&gt;&lt;author&gt;Dong, H&lt;/author&gt;&lt;author&gt;Wang, T&lt;/author&gt;&lt;author&gt;Wei, W&lt;/author&gt;&lt;author&gt;Mei, X&lt;/author&gt;&lt;author&gt;Chen, J&lt;/author&gt;&lt;/authors&gt;&lt;/contributors&gt;&lt;titles&gt;&lt;title&gt;Investigation and analysis of psychological state of medical postgraduates&lt;/title&gt;&lt;secondary-title&gt;Journal of Clinical and Experimental Medicin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8&lt;/style&gt;&lt;/short-title&gt;&lt;/titles&gt;&lt;periodical&gt;&lt;full-title&gt;Journal of Clinical and Experimental Medicine&lt;/full-title&gt;&lt;/periodical&gt;&lt;pages&gt;1247-1249&lt;/pages&gt;&lt;volume&gt;19&lt;/volume&gt;&lt;number&gt;12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6" w:tooltip="Dong, 2020 #3777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Do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6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Dong&lt;/Author&gt;&lt;Year&gt;2020&lt;/Year&gt;&lt;RecNum&gt;4868&lt;/RecNum&gt;&lt;DisplayText&gt;(Dong, 2020)&lt;/DisplayText&gt;&lt;record&gt;&lt;rec-number&gt;4868&lt;/rec-number&gt;&lt;foreign-keys&gt;&lt;key app="EN" db-id="w2xps9x97eds9aedadtpafdve0992rr22sx0"&gt;4868&lt;/key&gt;&lt;/foreign-keys&gt;&lt;ref-type name="Journal Article"&gt;17&lt;/ref-type&gt;&lt;contributors&gt;&lt;authors&gt;&lt;author&gt;Dong, X&lt;/author&gt;&lt;/authors&gt;&lt;/contributors&gt;&lt;titles&gt;&lt;title&gt;Influence study of COVID-2019 on mental health of normal college students&lt;/title&gt;&lt;secondary-title&gt;Psychology Monthl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5&lt;/style&gt;&lt;/short-title&gt;&lt;/titles&gt;&lt;periodical&gt;&lt;full-title&gt;Psychology Monthly&lt;/full-title&gt;&lt;/periodical&gt;&lt;pages&gt;37-39&lt;/pages&gt;&lt;volume&gt;15&lt;/volume&gt;&lt;number&gt;20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7" w:tooltip="Dong, 2020 #4868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Dong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7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GZW5nPC9BdXRob3I+PFllYXI+MjAyMDwvWWVhcj48UmVj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GZW5nPC9BdXRob3I+PFllYXI+MjAyMDwvWWVhcj48UmVj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21" w:tooltip="Feng, 2020 #3760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Fe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6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Feng&lt;/Author&gt;&lt;Year&gt;2020&lt;/Year&gt;&lt;RecNum&gt;3795&lt;/RecNum&gt;&lt;DisplayText&gt;(Feng, 2020)&lt;/DisplayText&gt;&lt;record&gt;&lt;rec-number&gt;3795&lt;/rec-number&gt;&lt;foreign-keys&gt;&lt;key app="EN" db-id="w2xps9x97eds9aedadtpafdve0992rr22sx0"&gt;3795&lt;/key&gt;&lt;/foreign-keys&gt;&lt;ref-type name="Journal Article"&gt;17&lt;/ref-type&gt;&lt;contributors&gt;&lt;authors&gt;&lt;author&gt;Feng, T&lt;/author&gt;&lt;/authors&gt;&lt;/contributors&gt;&lt;titles&gt;&lt;title&gt;Investigation and analysis on mental health status of college students during the COVID-19 epidemic&lt;/title&gt;&lt;secondary-title&gt;Journal of Qingyuan Polytechnic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36&lt;/style&gt;&lt;/short-title&gt;&lt;/titles&gt;&lt;periodical&gt;&lt;full-title&gt;Journal of Qingyuan Polytechnic&lt;/full-title&gt;&lt;/periodical&gt;&lt;pages&gt;58-65&lt;/pages&gt;&lt;volume&gt;13&lt;/volume&gt;&lt;number&gt;4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20" w:tooltip="Feng, 2020 #379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Feng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7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Han&lt;/Author&gt;&lt;Year&gt;2020&lt;/Year&gt;&lt;RecNum&gt;3779&lt;/RecNum&gt;&lt;DisplayText&gt;(Han et al., 2020)&lt;/DisplayText&gt;&lt;record&gt;&lt;rec-number&gt;3779&lt;/rec-number&gt;&lt;foreign-keys&gt;&lt;key app="EN" db-id="w2xps9x97eds9aedadtpafdve0992rr22sx0"&gt;3779&lt;/key&gt;&lt;/foreign-keys&gt;&lt;ref-type name="Journal Article"&gt;17&lt;/ref-type&gt;&lt;contributors&gt;&lt;authors&gt;&lt;author&gt;Han, T&lt;/author&gt;&lt;author&gt;Ma, W&lt;/author&gt;&lt;author&gt;Gong, H&lt;/author&gt;&lt;author&gt;Hu, Y&lt;/author&gt;&lt;author&gt;Zhang, Y&lt;/author&gt;&lt;author&gt;Zhang, C&lt;/author&gt;&lt;author&gt;Yao, Z&lt;/author&gt;&lt;author&gt;Fan, Y&lt;/author&gt;&lt;author&gt;Zheng, Y&lt;/author&gt;&lt;author&gt;Wang, C&lt;/author&gt;&lt;/authors&gt;&lt;/contributors&gt;&lt;titles&gt;&lt;title&gt;Investigation and analysis of negative emotion among university students during home quarantine of COVID-19&lt;/title&gt;&lt;secondary-title&gt;Journal of Xi&amp;apos;an Jiaotong University (Medical Sciences)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20&lt;/style&gt;&lt;/short-title&gt;&lt;/titles&gt;&lt;periodical&gt;&lt;full-title&gt;Journal of Xi&amp;apos;an Jiaotong University (Medical Sciences)&lt;/full-title&gt;&lt;/periodical&gt;&lt;volume&gt;http://kns.cnki.net/kcms/detail/61.1399.R.20200426.0824.002.html 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24" w:tooltip="Han, 2020 #3779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Han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Ji&lt;/Author&gt;&lt;Year&gt;2020&lt;/Year&gt;&lt;RecNum&gt;3774&lt;/RecNum&gt;&lt;DisplayText&gt;(Ji et al., 2020)&lt;/DisplayText&gt;&lt;record&gt;&lt;rec-number&gt;3774&lt;/rec-number&gt;&lt;foreign-keys&gt;&lt;key app="EN" db-id="w2xps9x97eds9aedadtpafdve0992rr22sx0"&gt;3774&lt;/key&gt;&lt;/foreign-keys&gt;&lt;ref-type name="Journal Article"&gt;17&lt;/ref-type&gt;&lt;contributors&gt;&lt;authors&gt;&lt;author&gt;Ji, X&lt;/author&gt;&lt;author&gt;Yu, R&lt;/author&gt;&lt;author&gt;Mou, M&lt;/author&gt;&lt;author&gt;Chen, L&lt;/author&gt;&lt;author&gt;Zhao, H&lt;/author&gt;&lt;author&gt;Zhou, Q&lt;/author&gt;&lt;author&gt;Deng, X&lt;/author&gt;&lt;author&gt;Yang, X&lt;/author&gt;&lt;/authors&gt;&lt;/contributors&gt;&lt;titles&gt;&lt;title&gt;Analysis of psychological state in Sichuan area nursing undergraduate&amp;apos;s during the epidemic of COVID-19&lt;/title&gt;&lt;secondary-title&gt;&lt;style face="normal" font="Arial" size="100%"&gt;Medical Education Research and Practice&lt;/style&gt;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5&lt;/style&gt;&lt;/short-title&gt;&lt;/titles&gt;&lt;periodical&gt;&lt;full-title&gt;Medical Education Research and Practice&lt;/full-title&gt;&lt;/periodical&gt;&lt;pages&gt;225-228&lt;/pages&gt;&lt;volume&gt;28&lt;/volume&gt;&lt;number&gt;2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29" w:tooltip="Ji, 2020 #377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Ji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6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Jiang&lt;/Author&gt;&lt;Year&gt;2020&lt;/Year&gt;&lt;RecNum&gt;3787&lt;/RecNum&gt;&lt;DisplayText&gt;(Jiang et al., 2020)&lt;/DisplayText&gt;&lt;record&gt;&lt;rec-number&gt;3787&lt;/rec-number&gt;&lt;foreign-keys&gt;&lt;key app="EN" db-id="w2xps9x97eds9aedadtpafdve0992rr22sx0"&gt;3787&lt;/key&gt;&lt;/foreign-keys&gt;&lt;ref-type name="Journal Article"&gt;17&lt;/ref-type&gt;&lt;contributors&gt;&lt;authors&gt;&lt;author&gt;Jiang, Y&lt;/author&gt;&lt;author&gt;He, L&lt;/author&gt;&lt;author&gt;Meng, Y&lt;/author&gt;&lt;author&gt;Liu, Z&lt;/author&gt;&lt;author&gt;Zhang, T&lt;/author&gt;&lt;author&gt;Zou, Y&lt;/author&gt;&lt;author&gt;Zhang, D&lt;/author&gt;&lt;author&gt;Jiang, X&lt;/author&gt;&lt;author&gt;Zhou, S&lt;/author&gt;&lt;/authors&gt;&lt;/contributors&gt;&lt;titles&gt;&lt;title&gt;Mental health status and its influencing factors among unveristy students of preventive medicine speciality during the COVID-19 epidemic&lt;/title&gt;&lt;secondary-title&gt;Journal of Xiangnan University (Medical Sciences)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28&lt;/style&gt;&lt;/short-title&gt;&lt;/titles&gt;&lt;periodical&gt;&lt;full-title&gt;Journal of Xiangnan University (Medical Sciences)&lt;/full-title&gt;&lt;/periodical&gt;&lt;pages&gt;59-62&lt;/pages&gt;&lt;volume&gt;22&lt;/volume&gt;&lt;number&gt;2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30" w:tooltip="Jiang, 2020 #3787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Jia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8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ei&lt;/Author&gt;&lt;Year&gt;2020&lt;/Year&gt;&lt;RecNum&gt;4865&lt;/RecNum&gt;&lt;DisplayText&gt;(Lei et al., 2020)&lt;/DisplayText&gt;&lt;record&gt;&lt;rec-number&gt;4865&lt;/rec-number&gt;&lt;foreign-keys&gt;&lt;key app="EN" db-id="w2xps9x97eds9aedadtpafdve0992rr22sx0"&gt;4865&lt;/key&gt;&lt;/foreign-keys&gt;&lt;ref-type name="Journal Article"&gt;17&lt;/ref-type&gt;&lt;contributors&gt;&lt;authors&gt;&lt;author&gt;&lt;style face="normal" font="default" size="100%"&gt;Lei&lt;/style&gt;&lt;style face="normal" font="default" charset="134" size="100%"&gt;, &lt;/style&gt;&lt;style face="normal" font="default" size="100%"&gt;R&lt;/style&gt;&lt;/author&gt;&lt;author&gt;Liu, Y&lt;/author&gt;&lt;author&gt;Sun, L&lt;/author&gt;&lt;author&gt;Yuan, Y&lt;/author&gt;&lt;author&gt;Song, Q&lt;/author&gt;&lt;author&gt;Lin, S&lt;/author&gt;&lt;author&gt;Hu, J&lt;/author&gt;&lt;author&gt;Yang, X&lt;/author&gt;&lt;author&gt;Ma, W&lt;/author&gt;&lt;/authors&gt;&lt;/contributors&gt;&lt;titles&gt;&lt;title&gt;Emotion , Sleeping Problems and Coping Styles of Only Child Medical Students Among Novel Coronavirus Pneumonia: an Online Survey&lt;/title&gt;&lt;secondary-title&gt;World Latest Medicine Information (Electronic Version) 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2&lt;/style&gt;&lt;/short-title&gt;&lt;/titles&gt;&lt;periodical&gt;&lt;full-title&gt;World Latest Medicine Information (Electronic Version)&lt;/full-title&gt;&lt;/periodical&gt;&lt;pages&gt;224-226, 232&lt;/pages&gt;&lt;volume&gt;20&lt;/volume&gt;&lt;number&gt;71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34" w:tooltip="Lei, 2020 #486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ei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&lt;/Author&gt;&lt;Year&gt;2020&lt;/Year&gt;&lt;RecNum&gt;3767&lt;/RecNum&gt;&lt;DisplayText&gt;(Li and He, 2020)&lt;/DisplayText&gt;&lt;record&gt;&lt;rec-number&gt;3767&lt;/rec-number&gt;&lt;foreign-keys&gt;&lt;key app="EN" db-id="w2xps9x97eds9aedadtpafdve0992rr22sx0"&gt;3767&lt;/key&gt;&lt;/foreign-keys&gt;&lt;ref-type name="Journal Article"&gt;17&lt;/ref-type&gt;&lt;contributors&gt;&lt;authors&gt;&lt;author&gt;Li, K&lt;/author&gt;&lt;author&gt;He, Y&lt;/author&gt;&lt;/authors&gt;&lt;/contributors&gt;&lt;titles&gt;&lt;title&gt;Research on the practice mode of psychological education in colleges and universities during the epidemic period: a case study of Jinhua Vocational and Technical College&lt;/title&gt;&lt;secondary-title&gt;Vocational Education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8&lt;/style&gt;&lt;/short-title&gt;&lt;/titles&gt;&lt;periodical&gt;&lt;full-title&gt;Vocational Education&lt;/full-title&gt;&lt;/periodical&gt;&lt;pages&gt;50-53&lt;/pages&gt;&lt;volume&gt;19&lt;/volume&gt;&lt;number&gt;11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39" w:tooltip="Li, 2020 #3767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 and He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MaTwvQXV0aG9yPjxZZWFyPjIwMjA8L1llYXI+PFJlY051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MaTwvQXV0aG9yPjxZZWFyPjIwMjA8L1llYXI+PFJlY051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42" w:tooltip="Li, 2020 #4889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an&lt;/Author&gt;&lt;Year&gt;2020&lt;/Year&gt;&lt;RecNum&gt;4869&lt;/RecNum&gt;&lt;DisplayText&gt;(Lian et al., 2020)&lt;/DisplayText&gt;&lt;record&gt;&lt;rec-number&gt;4869&lt;/rec-number&gt;&lt;foreign-keys&gt;&lt;key app="EN" db-id="w2xps9x97eds9aedadtpafdve0992rr22sx0"&gt;4869&lt;/key&gt;&lt;/foreign-keys&gt;&lt;ref-type name="Journal Article"&gt;17&lt;/ref-type&gt;&lt;contributors&gt;&lt;authors&gt;&lt;author&gt;Lian, X&lt;/author&gt;&lt;author&gt;Tan, X&lt;/author&gt;&lt;author&gt;Zhang, J&lt;/author&gt;&lt;/authors&gt;&lt;/contributors&gt;&lt;titles&gt;&lt;title&gt;Survey of and intervention strategy for mental health problems of university students during the COVID-19 epidemic&lt;/title&gt;&lt;secondary-title&gt;Journal of Higher Education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6&lt;/style&gt;&lt;/short-title&gt;&lt;/titles&gt;&lt;periodical&gt;&lt;full-title&gt;Journal of Higher Education&lt;/full-title&gt;&lt;/periodical&gt;&lt;volume&gt;27&lt;/volume&gt;&lt;number&gt;34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43" w:tooltip="Lian, 2020 #4869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an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6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ang&lt;/Author&gt;&lt;Year&gt;2020&lt;/Year&gt;&lt;RecNum&gt;3773&lt;/RecNum&gt;&lt;DisplayText&gt;(Liang et al., 2020a)&lt;/DisplayText&gt;&lt;record&gt;&lt;rec-number&gt;3773&lt;/rec-number&gt;&lt;foreign-keys&gt;&lt;key app="EN" db-id="w2xps9x97eds9aedadtpafdve0992rr22sx0"&gt;3773&lt;/key&gt;&lt;/foreign-keys&gt;&lt;ref-type name="Journal Article"&gt;17&lt;/ref-type&gt;&lt;contributors&gt;&lt;authors&gt;&lt;author&gt;Liang, J&lt;/author&gt;&lt;author&gt;Cui, X&lt;/author&gt;&lt;author&gt;Zhang, Y&lt;/author&gt;&lt;/authors&gt;&lt;/contributors&gt;&lt;titles&gt;&lt;title&gt;Investigation on Mental Health Status of Nursing Students During COVID -19 Epidemic&lt;/title&gt;&lt;secondary-title&gt;Journal of Heilongjiang University of Technolog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4&lt;/style&gt;&lt;/short-title&gt;&lt;/titles&gt;&lt;periodical&gt;&lt;full-title&gt;Journal of Heilongjiang University of Technology&lt;/full-title&gt;&lt;/periodical&gt;&lt;pages&gt;1-4&lt;/pages&gt;&lt;volume&gt;20&lt;/volume&gt;&lt;number&gt;4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44" w:tooltip="Liang, 2020 #377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ang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ang&lt;/Author&gt;&lt;Year&gt;2020&lt;/Year&gt;&lt;RecNum&gt;3781&lt;/RecNum&gt;&lt;DisplayText&gt;(Liang et al., 2020b)&lt;/DisplayText&gt;&lt;record&gt;&lt;rec-number&gt;3781&lt;/rec-number&gt;&lt;foreign-keys&gt;&lt;key app="EN" db-id="w2xps9x97eds9aedadtpafdve0992rr22sx0"&gt;3781&lt;/key&gt;&lt;/foreign-keys&gt;&lt;ref-type name="Journal Article"&gt;17&lt;/ref-type&gt;&lt;contributors&gt;&lt;authors&gt;&lt;author&gt;Liang, Y&lt;/author&gt;&lt;author&gt;Zheng, C&lt;/author&gt;&lt;author&gt;Yu, H&lt;/author&gt;&lt;/authors&gt;&lt;/contributors&gt;&lt;titles&gt;&lt;title&gt;A survey and analysis of mental health status of Medical Postgraduates during the COVID-19 epidemic&lt;/title&gt;&lt;secondary-title&gt;China Higher Medical Education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22&lt;/style&gt;&lt;/short-title&gt;&lt;/titles&gt;&lt;periodical&gt;&lt;full-title&gt;China Higher Medical Education&lt;/full-title&gt;&lt;/periodical&gt;&lt;pages&gt;34-35&lt;/pages&gt;&lt;volume&gt;34&lt;/volume&gt;&lt;number&gt;5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45" w:tooltip="Liang, 2020 #378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ang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MaW48L0F1dGhvcj48WWVhcj4yMDIwPC9ZZWFyPjxSZWNO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MaW48L0F1dGhvcj48WWVhcj4yMDIwPC9ZZWFyPjxSZWNO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46" w:tooltip="Lin, 2020 #487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n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n&lt;/Author&gt;&lt;Year&gt;2020&lt;/Year&gt;&lt;RecNum&gt;4893&lt;/RecNum&gt;&lt;DisplayText&gt;(Lin et al., 2020b)&lt;/DisplayText&gt;&lt;record&gt;&lt;rec-number&gt;4893&lt;/rec-number&gt;&lt;foreign-keys&gt;&lt;key app="EN" db-id="w2xps9x97eds9aedadtpafdve0992rr22sx0"&gt;4893&lt;/key&gt;&lt;/foreign-keys&gt;&lt;ref-type name="Journal Article"&gt;17&lt;/ref-type&gt;&lt;contributors&gt;&lt;authors&gt;&lt;author&gt;Lin, Z&lt;/author&gt;&lt;author&gt;Lin, X&lt;/author&gt;&lt;author&gt;Jiang, X&lt;/author&gt;&lt;/authors&gt;&lt;/contributors&gt;&lt;titles&gt;&lt;title&gt;&lt;style face="normal" font="default" size="100%"&gt;Research on the relationship between emotion regulation strategies and emotional response of medical students during&lt;/style&gt;&lt;style face="normal" font="default" charset="134" size="100%"&gt; &lt;/style&gt;&lt;style face="normal" font="default" size="100%"&gt;the COVID-19 epidemic&lt;/style&gt;&lt;/title&gt;&lt;secondary-title&gt;Straits Scienc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8&lt;/style&gt;&lt;/short-title&gt;&lt;/titles&gt;&lt;periodical&gt;&lt;full-title&gt;Straits Science&lt;/full-title&gt;&lt;/periodical&gt;&lt;pages&gt;91-93&lt;/pages&gt;&lt;volume&gt;21&lt;/volume&gt;&lt;number&gt;12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48" w:tooltip="Lin, 2020 #489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n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lastRenderedPageBreak/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n&lt;/Author&gt;&lt;Year&gt;2020&lt;/Year&gt;&lt;RecNum&gt;4885&lt;/RecNum&gt;&lt;DisplayText&gt;(Lin and Xu, 2020)&lt;/DisplayText&gt;&lt;record&gt;&lt;rec-number&gt;4885&lt;/rec-number&gt;&lt;foreign-keys&gt;&lt;key app="EN" db-id="w2xps9x97eds9aedadtpafdve0992rr22sx0"&gt;4885&lt;/key&gt;&lt;/foreign-keys&gt;&lt;ref-type name="Journal Article"&gt;17&lt;/ref-type&gt;&lt;contributors&gt;&lt;authors&gt;&lt;author&gt;Lin, X&lt;/author&gt;&lt;author&gt;Xu, J&lt;/author&gt;&lt;/authors&gt;&lt;/contributors&gt;&lt;titles&gt;&lt;title&gt;Influence of physical exercise on mental health of college students during the epidemic of COVID-19&lt;/title&gt;&lt;secondary-title&gt;Chin J Sch Health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1&lt;/style&gt;&lt;/short-title&gt;&lt;/titles&gt;&lt;periodical&gt;&lt;full-title&gt;Chin J Sch Health&lt;/full-title&gt;&lt;/periodical&gt;&lt;pages&gt;1682-1687&lt;/pages&gt;&lt;volume&gt;41&lt;/volume&gt;&lt;number&gt;11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47" w:tooltip="Lin, 2020 #488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n and Xu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u&lt;/Author&gt;&lt;Year&gt;2020&lt;/Year&gt;&lt;RecNum&gt;3761&lt;/RecNum&gt;&lt;DisplayText&gt;(Liu et al., 2020a)&lt;/DisplayText&gt;&lt;record&gt;&lt;rec-number&gt;3761&lt;/rec-number&gt;&lt;foreign-keys&gt;&lt;key app="EN" db-id="w2xps9x97eds9aedadtpafdve0992rr22sx0"&gt;3761&lt;/key&gt;&lt;/foreign-keys&gt;&lt;ref-type name="Journal Article"&gt;17&lt;/ref-type&gt;&lt;contributors&gt;&lt;authors&gt;&lt;author&gt;Liu, J.&lt;/author&gt;&lt;author&gt;Zhu, Q.&lt;/author&gt;&lt;author&gt;Fan, W.&lt;/author&gt;&lt;author&gt;Makamure, J.&lt;/author&gt;&lt;author&gt;Zheng, C.&lt;/author&gt;&lt;author&gt;Wang, J.&lt;/author&gt;&lt;/authors&gt;&lt;/contributors&gt;&lt;auth-address&gt;Department of Radiology, Tongji Medical College, Union Hospital, Huazhong University of Science and Technology, Wuhan, China.&amp;#xD;Hubei Province Key Laboratory of Molecular Imaging, Wuhan, China.&amp;#xD;Department of Neurology, Tongji Medical College, Union Hospital, Huazhong University of Science and Technology, Wuhan, China.&lt;/auth-address&gt;&lt;titles&gt;&lt;title&gt;Online Mental Health Survey in a Medical College in China During the COVID-19 Outbreak&lt;/title&gt;&lt;secondary-title&gt;Front Psychiatry&lt;/secondary-title&gt;&lt;alt-title&gt;Frontiers in psychiatry&lt;/alt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2&lt;/style&gt;&lt;/short-title&gt;&lt;/titles&gt;&lt;periodical&gt;&lt;full-title&gt;Front Psychiatry&lt;/full-title&gt;&lt;/periodical&gt;&lt;alt-periodical&gt;&lt;full-title&gt;Frontiers in psychiatry&lt;/full-title&gt;&lt;/alt-periodical&gt;&lt;pages&gt;459&lt;/pages&gt;&lt;volume&gt;11&lt;/volume&gt;&lt;dates&gt;&lt;year&gt;2020&lt;/year&gt;&lt;/dates&gt;&lt;isbn&gt;1664-0640 (Print)&amp;#xD;1664-0640 (Linking)&lt;/isbn&gt;&lt;accession-num&gt;32574242&lt;/accession-num&gt;&lt;urls&gt;&lt;related-urls&gt;&lt;url&gt;http://www.ncbi.nlm.nih.gov/pubmed/32574242&lt;/url&gt;&lt;/related-urls&gt;&lt;/urls&gt;&lt;custom2&gt;7237734&lt;/custom2&gt;&lt;electronic-resource-num&gt;10.3389/fpsyt.2020.00459&lt;/electronic-resource-num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0" w:tooltip="Liu, 2020 #376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u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u&lt;/Author&gt;&lt;Year&gt;2020&lt;/Year&gt;&lt;RecNum&gt;3790&lt;/RecNum&gt;&lt;DisplayText&gt;(Liu et al., 2020b)&lt;/DisplayText&gt;&lt;record&gt;&lt;rec-number&gt;3790&lt;/rec-number&gt;&lt;foreign-keys&gt;&lt;key app="EN" db-id="w2xps9x97eds9aedadtpafdve0992rr22sx0"&gt;3790&lt;/key&gt;&lt;/foreign-keys&gt;&lt;ref-type name="Journal Article"&gt;17&lt;/ref-type&gt;&lt;contributors&gt;&lt;authors&gt;&lt;author&gt;Liu, S&lt;/author&gt;&lt;author&gt;Yuan, Y&lt;/author&gt;&lt;author&gt;Luo, B&lt;/author&gt;&lt;/authors&gt;&lt;/contributors&gt;&lt;titles&gt;&lt;title&gt;Influence of COVID-19 on Depression and Anxiety of College Students and Analysis of Related Factors&lt;/title&gt;&lt;secondary-title&gt;J Clin Res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31&lt;/style&gt;&lt;/short-title&gt;&lt;/titles&gt;&lt;periodical&gt;&lt;full-title&gt;J Clin Res&lt;/full-title&gt;&lt;/periodical&gt;&lt;pages&gt;819-823&lt;/pages&gt;&lt;volume&gt;37&lt;/volume&gt;&lt;number&gt;6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3" w:tooltip="Liu, 2020 #3790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u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u&lt;/Author&gt;&lt;Year&gt;2020&lt;/Year&gt;&lt;RecNum&gt;4862&lt;/RecNum&gt;&lt;DisplayText&gt;(Liu et al., 2020c)&lt;/DisplayText&gt;&lt;record&gt;&lt;rec-number&gt;4862&lt;/rec-number&gt;&lt;foreign-keys&gt;&lt;key app="EN" db-id="w2xps9x97eds9aedadtpafdve0992rr22sx0"&gt;4862&lt;/key&gt;&lt;/foreign-keys&gt;&lt;ref-type name="Journal Article"&gt;17&lt;/ref-type&gt;&lt;contributors&gt;&lt;authors&gt;&lt;author&gt;Liu, X&lt;/author&gt;&lt;author&gt;Liu, J&lt;/author&gt;&lt;author&gt;Zhong, X&lt;/author&gt;&lt;/authors&gt;&lt;/contributors&gt;&lt;titles&gt;&lt;title&gt;&lt;style face="normal" font="default" size="100%"&gt;Psychological state of college students during COVID-19 epidemic &lt;/style&gt;&lt;style face="normal" font="default" charset="134" size="100%"&gt;(&lt;/style&gt;&lt;style face="normal" font="default" size="100%"&gt;preprint&lt;/style&gt;&lt;style face="normal" font="default" charset="134" size="100%"&gt;)&lt;/style&gt;&lt;/title&gt;&lt;secondary-title&gt;SSRN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49&lt;/style&gt;&lt;/short-title&gt;&lt;/titles&gt;&lt;periodical&gt;&lt;full-title&gt;SSRN&lt;/full-title&gt;&lt;/periodical&gt;&lt;volume&gt;http://dx.doi.org/10.2139/ssrn.3552814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4" w:tooltip="Liu, 2020 #4862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u et al., 2020c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u&lt;/Author&gt;&lt;Year&gt;2020&lt;/Year&gt;&lt;RecNum&gt;4898&lt;/RecNum&gt;&lt;DisplayText&gt;(Liu, 2020a)&lt;/DisplayText&gt;&lt;record&gt;&lt;rec-number&gt;4898&lt;/rec-number&gt;&lt;foreign-keys&gt;&lt;key app="EN" db-id="w2xps9x97eds9aedadtpafdve0992rr22sx0"&gt;4898&lt;/key&gt;&lt;/foreign-keys&gt;&lt;ref-type name="Journal Article"&gt;17&lt;/ref-type&gt;&lt;contributors&gt;&lt;authors&gt;&lt;author&gt;Liu, N&lt;/author&gt;&lt;/authors&gt;&lt;/contributors&gt;&lt;titles&gt;&lt;title&gt;Analysis and guidance of college students&amp;apos; mental health against the epidemic of novel coronavirus peneumonia&lt;/title&gt;&lt;secondary-title&gt;Social Sciences Journal of Universities in Shanxi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83&lt;/style&gt;&lt;/short-title&gt;&lt;/titles&gt;&lt;periodical&gt;&lt;full-title&gt;Social Sciences Journal of Universities in Shanxi&lt;/full-title&gt;&lt;/periodical&gt;&lt;pages&gt;33-36&lt;/pages&gt;&lt;volume&gt;32&lt;/volume&gt;&lt;number&gt;8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1" w:tooltip="Liu, 2020 #4898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u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Liu&lt;/Author&gt;&lt;Year&gt;2020&lt;/Year&gt;&lt;RecNum&gt;4856&lt;/RecNum&gt;&lt;DisplayText&gt;(Liu, 2020b)&lt;/DisplayText&gt;&lt;record&gt;&lt;rec-number&gt;4856&lt;/rec-number&gt;&lt;foreign-keys&gt;&lt;key app="EN" db-id="w2xps9x97eds9aedadtpafdve0992rr22sx0"&gt;4856&lt;/key&gt;&lt;/foreign-keys&gt;&lt;ref-type name="Journal Article"&gt;17&lt;/ref-type&gt;&lt;contributors&gt;&lt;authors&gt;&lt;author&gt;Liu, Y&lt;/author&gt;&lt;/authors&gt;&lt;/contributors&gt;&lt;titles&gt;&lt;title&gt;&lt;style face="normal" font="Arial" size="100%"&gt;The establishment of psychological crisis intervention model of college nursing students affected by the epidemic&lt;/style&gt;&lt;/title&gt;&lt;secondary-title&gt;Vocational Education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43&lt;/style&gt;&lt;/short-title&gt;&lt;/titles&gt;&lt;periodical&gt;&lt;full-title&gt;Vocational Education&lt;/full-title&gt;&lt;/periodical&gt;&lt;pages&gt;32-37&lt;/pages&gt;&lt;volume&gt;13&lt;/volume&gt;&lt;number&gt;9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5" w:tooltip="Liu, 2020 #485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Liu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Ma&lt;/Author&gt;&lt;Year&gt;2020&lt;/Year&gt;&lt;RecNum&gt;3769&lt;/RecNum&gt;&lt;DisplayText&gt;(Ma et al., 2020a)&lt;/DisplayText&gt;&lt;record&gt;&lt;rec-number&gt;3769&lt;/rec-number&gt;&lt;foreign-keys&gt;&lt;key app="EN" db-id="w2xps9x97eds9aedadtpafdve0992rr22sx0"&gt;3769&lt;/key&gt;&lt;/foreign-keys&gt;&lt;ref-type name="Journal Article"&gt;17&lt;/ref-type&gt;&lt;contributors&gt;&lt;authors&gt;&lt;author&gt;Ma, L&lt;/author&gt;&lt;author&gt;Wang, X&lt;/author&gt;&lt;author&gt;Liao, Q&lt;/author&gt;&lt;/authors&gt;&lt;/contributors&gt;&lt;titles&gt;&lt;title&gt;Effect of stress events of COVID-19 on psychological health of college students&lt;/title&gt;&lt;secondary-title&gt;Health Research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0&lt;/style&gt;&lt;/short-title&gt;&lt;/titles&gt;&lt;periodical&gt;&lt;full-title&gt;Health Research&lt;/full-title&gt;&lt;/periodical&gt;&lt;pages&gt;257-260&lt;/pages&gt;&lt;volume&gt;40&lt;/volume&gt;&lt;number&gt;3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8" w:tooltip="Ma, 2020 #3769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Ma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6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NYTwvQXV0aG9yPjxZZWFyPjIwMjA8L1llYXI+PFJlY051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NYTwvQXV0aG9yPjxZZWFyPjIwMjA8L1llYXI+PFJlY051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59" w:tooltip="Ma, 2020 #4877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Ma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Mao&lt;/Author&gt;&lt;Year&gt;2020&lt;/Year&gt;&lt;RecNum&gt;4894&lt;/RecNum&gt;&lt;DisplayText&gt;(Mao et al., 2020)&lt;/DisplayText&gt;&lt;record&gt;&lt;rec-number&gt;4894&lt;/rec-number&gt;&lt;foreign-keys&gt;&lt;key app="EN" db-id="w2xps9x97eds9aedadtpafdve0992rr22sx0"&gt;4894&lt;/key&gt;&lt;/foreign-keys&gt;&lt;ref-type name="Journal Article"&gt;17&lt;/ref-type&gt;&lt;contributors&gt;&lt;authors&gt;&lt;author&gt;Mao, S&lt;/author&gt;&lt;author&gt;Luo, S&lt;/author&gt;&lt;author&gt;Li, F&lt;/author&gt;&lt;author&gt;Zhang, B&lt;/author&gt;&lt;author&gt;Wang, P&lt;/author&gt;&lt;author&gt;Li, M&lt;/author&gt;&lt;author&gt;Wu, S&lt;/author&gt;&lt;/authors&gt;&lt;/contributors&gt;&lt;titles&gt;&lt;title&gt;&lt;style face="normal" font="Arial" size="100%"&gt;Research on the anxiety and depression status of medical postgraduates in the late epidemic&lt;/style&gt;&lt;/title&gt;&lt;secondary-title&gt;Journal of Harbin Medical Universit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9&lt;/style&gt;&lt;/short-title&gt;&lt;/titles&gt;&lt;periodical&gt;&lt;full-title&gt;Journal of Harbin Medical University&lt;/full-title&gt;&lt;/periodical&gt;&lt;pages&gt;560-563&lt;/pages&gt;&lt;volume&gt;54&lt;/volume&gt;&lt;number&gt;5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60" w:tooltip="Mao, 2020 #489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Mao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Qian&lt;/Author&gt;&lt;Year&gt;2020&lt;/Year&gt;&lt;RecNum&gt;4895&lt;/RecNum&gt;&lt;DisplayText&gt;(Qian, 2020)&lt;/DisplayText&gt;&lt;record&gt;&lt;rec-number&gt;4895&lt;/rec-number&gt;&lt;foreign-keys&gt;&lt;key app="EN" db-id="w2xps9x97eds9aedadtpafdve0992rr22sx0"&gt;4895&lt;/key&gt;&lt;/foreign-keys&gt;&lt;ref-type name="Journal Article"&gt;17&lt;/ref-type&gt;&lt;contributors&gt;&lt;authors&gt;&lt;author&gt;Qian, Q&lt;/author&gt;&lt;/authors&gt;&lt;/contributors&gt;&lt;titles&gt;&lt;title&gt;Anxiety and depression and their coping strategies in medical students during the COVID-19 epidemic &lt;/title&gt;&lt;secondary-title&gt;Leisur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80&lt;/style&gt;&lt;/short-title&gt;&lt;/titles&gt;&lt;periodical&gt;&lt;full-title&gt;Leisure&lt;/full-title&gt;&lt;/periodical&gt;&lt;pages&gt;237-238&lt;/pages&gt;&lt;volume&gt;18&lt;/volume&gt;&lt;number&gt;23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66" w:tooltip="Qian, 2020 #489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Qian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Ren&lt;/Author&gt;&lt;Year&gt;2020&lt;/Year&gt;&lt;RecNum&gt;3789&lt;/RecNum&gt;&lt;DisplayText&gt;(Ren et al., 2020a)&lt;/DisplayText&gt;&lt;record&gt;&lt;rec-number&gt;3789&lt;/rec-number&gt;&lt;foreign-keys&gt;&lt;key app="EN" db-id="w2xps9x97eds9aedadtpafdve0992rr22sx0"&gt;3789&lt;/key&gt;&lt;/foreign-keys&gt;&lt;ref-type name="Journal Article"&gt;17&lt;/ref-type&gt;&lt;contributors&gt;&lt;authors&gt;&lt;author&gt;Ren, H&lt;/author&gt;&lt;author&gt;Li, C&lt;/author&gt;&lt;author&gt;Zhang, Q&lt;/author&gt;&lt;/authors&gt;&lt;/contributors&gt;&lt;titles&gt;&lt;title&gt;Mental health status of university students and the effectiveness of prevention and control strategies in the context of COVID-19 epidemic&lt;/title&gt;&lt;secondary-title&gt;Psychology Monthl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30&lt;/style&gt;&lt;/short-title&gt;&lt;/titles&gt;&lt;periodical&gt;&lt;full-title&gt;Psychology Monthly&lt;/full-title&gt;&lt;/periodical&gt;&lt;pages&gt;135-136&lt;/pages&gt;&lt;volume&gt;15&lt;/volume&gt;&lt;number&gt;17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67" w:tooltip="Ren, 2020 #3789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Ren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0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Ren&lt;/Author&gt;&lt;Year&gt;2020&lt;/Year&gt;&lt;RecNum&gt;4872&lt;/RecNum&gt;&lt;DisplayText&gt;(Ren et al., 2020b)&lt;/DisplayText&gt;&lt;record&gt;&lt;rec-number&gt;4872&lt;/rec-number&gt;&lt;foreign-keys&gt;&lt;key app="EN" db-id="w2xps9x97eds9aedadtpafdve0992rr22sx0"&gt;4872&lt;/key&gt;&lt;/foreign-keys&gt;&lt;ref-type name="Journal Article"&gt;17&lt;/ref-type&gt;&lt;contributors&gt;&lt;authors&gt;&lt;author&gt;Ren, S&lt;/author&gt;&lt;author&gt;Wang, F&lt;/author&gt;&lt;author&gt;Li, G&lt;/author&gt;&lt;author&gt;Hou, W&lt;/author&gt;&lt;author&gt;Liu, J&lt;/author&gt;&lt;author&gt;Hu, B&lt;/author&gt;&lt;author&gt;Wei, Q&lt;/author&gt;&lt;/authors&gt;&lt;/contributors&gt;&lt;titles&gt;&lt;title&gt;Investigation on the status of influencing factors for depression and negative emotions of college students in Inner Mongolia during the prevalence of novel coronavirus pneumonia&lt;/title&gt;&lt;secondary-title&gt;Journal of Baotou Medical Colleg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9&lt;/style&gt;&lt;/short-title&gt;&lt;/titles&gt;&lt;periodical&gt;&lt;full-title&gt;Journal of Baotou Medical College&lt;/full-title&gt;&lt;/periodical&gt;&lt;pages&gt;70-74&lt;/pages&gt;&lt;volume&gt;36&lt;/volume&gt;&lt;number&gt;8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69" w:tooltip="Ren, 2020 #4872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Ren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Ren&lt;/Author&gt;&lt;Year&gt;2020&lt;/Year&gt;&lt;RecNum&gt;4854&lt;/RecNum&gt;&lt;DisplayText&gt;(Ren et al., 2020c)&lt;/DisplayText&gt;&lt;record&gt;&lt;rec-number&gt;4854&lt;/rec-number&gt;&lt;foreign-keys&gt;&lt;key app="EN" db-id="w2xps9x97eds9aedadtpafdve0992rr22sx0"&gt;4854&lt;/key&gt;&lt;/foreign-keys&gt;&lt;ref-type name="Journal Article"&gt;17&lt;/ref-type&gt;&lt;contributors&gt;&lt;authors&gt;&lt;author&gt;Ren, Y&lt;/author&gt;&lt;author&gt;Chen, Y&lt;/author&gt;&lt;author&gt;Cui, W&lt;/author&gt;&lt;/authors&gt;&lt;/contributors&gt;&lt;titles&gt;&lt;title&gt;Analysis of Mental Health Status and Influencing Factors of Nursing Interns During COVID-19 Outbreak&lt;/title&gt;&lt;secondary-title&gt;Journal of Qilu Nursing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41&lt;/style&gt;&lt;/short-title&gt;&lt;/titles&gt;&lt;periodical&gt;&lt;full-title&gt;Journal of Qilu Nursing&lt;/full-title&gt;&lt;/periodical&gt;&lt;pages&gt;8-11&lt;/pages&gt;&lt;volume&gt;26&lt;/volume&gt;&lt;number&gt;11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70" w:tooltip="Ren, 2020 #485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Ren et al., 2020c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Si&lt;/Author&gt;&lt;Year&gt;2020&lt;/Year&gt;&lt;RecNum&gt;4860&lt;/RecNum&gt;&lt;DisplayText&gt;(Si et al., 2020)&lt;/DisplayText&gt;&lt;record&gt;&lt;rec-number&gt;4860&lt;/rec-number&gt;&lt;foreign-keys&gt;&lt;key app="EN" db-id="w2xps9x97eds9aedadtpafdve0992rr22sx0"&gt;4860&lt;/key&gt;&lt;/foreign-keys&gt;&lt;ref-type name="Journal Article"&gt;17&lt;/ref-type&gt;&lt;contributors&gt;&lt;authors&gt;&lt;author&gt;Si, M&lt;/author&gt;&lt;author&gt;Su, X. Y.&lt;/author&gt;&lt;author&gt;Jiang, Y&lt;/author&gt;&lt;author&gt;Wang, W. J.&lt;/author&gt;&lt;author&gt;Gu, X&lt;/author&gt;&lt;author&gt;Ma, L&lt;/author&gt;&lt;author&gt;Li, J&lt;/author&gt;&lt;author&gt;Zhang, S. K.&lt;/author&gt;&lt;author&gt;Ren, Z. F.&lt;/author&gt;&lt;author&gt;Liu, Y. L.&lt;/author&gt;&lt;author&gt;QIao, Y. L.&lt;/author&gt;&lt;/authors&gt;&lt;/contributors&gt;&lt;titles&gt;&lt;title&gt;Psychological Impact and Associated Factors During the Containment Stage of Covid-19 Epidemic Among College Students in China (preprint)&lt;/title&gt;&lt;secondary-title&gt;Research Squar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47&lt;/style&gt;&lt;/short-title&gt;&lt;/titles&gt;&lt;periodical&gt;&lt;full-title&gt;Research Square&lt;/full-title&gt;&lt;/periodical&gt;&lt;volume&gt;DOI: https://doi.org/10.21203/rs.3.rs-80603/v1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72" w:tooltip="Si, 2020 #4860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Si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TdW48L0F1dGhvcj48WWVhcj4yMDIwPC9ZZWFyPjxSZWNO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TdW48L0F1dGhvcj48WWVhcj4yMDIwPC9ZZWFyPjxSZWNO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74" w:tooltip="Sun, 2020 #488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Sun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UYW5nPC9BdXRob3I+PFllYXI+MjAyMDwvWWVhcj48UmVj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UYW5nPC9BdXRob3I+PFllYXI+MjAyMDwvWWVhcj48UmVj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75" w:tooltip="Tang, 2020 #3762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Ta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&lt;/Author&gt;&lt;Year&gt;2020&lt;/Year&gt;&lt;RecNum&gt;4867&lt;/RecNum&gt;&lt;DisplayText&gt;(Wan and Shao, 2020)&lt;/DisplayText&gt;&lt;record&gt;&lt;rec-number&gt;4867&lt;/rec-number&gt;&lt;foreign-keys&gt;&lt;key app="EN" db-id="w2xps9x97eds9aedadtpafdve0992rr22sx0"&gt;4867&lt;/key&gt;&lt;/foreign-keys&gt;&lt;ref-type name="Journal Article"&gt;17&lt;/ref-type&gt;&lt;contributors&gt;&lt;authors&gt;&lt;author&gt;Wan, C&lt;/author&gt;&lt;author&gt;Shao, X&lt;/author&gt;&lt;/authors&gt;&lt;/contributors&gt;&lt;titles&gt;&lt;title&gt;Research and investigation of mental health status of vocational college students under COVID-19 epidemic&lt;/title&gt;&lt;secondary-title&gt;Heilongjiang Scienc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4&lt;/style&gt;&lt;/short-title&gt;&lt;/titles&gt;&lt;periodical&gt;&lt;full-title&gt;Heilongjiang Science&lt;/full-title&gt;&lt;/periodical&gt;&lt;pages&gt;144-147&lt;/pages&gt;&lt;volume&gt;11&lt;/volume&gt;&lt;number&gt;19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79" w:tooltip="Wan, 2020 #4867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 and Shao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g&lt;/Author&gt;&lt;Year&gt;2020&lt;/Year&gt;&lt;RecNum&gt;3764&lt;/RecNum&gt;&lt;DisplayText&gt;(Wang and He, 2020)&lt;/DisplayText&gt;&lt;record&gt;&lt;rec-number&gt;3764&lt;/rec-number&gt;&lt;foreign-keys&gt;&lt;key app="EN" db-id="w2xps9x97eds9aedadtpafdve0992rr22sx0"&gt;3764&lt;/key&gt;&lt;/foreign-keys&gt;&lt;ref-type name="Journal Article"&gt;17&lt;/ref-type&gt;&lt;contributors&gt;&lt;authors&gt;&lt;author&gt;Wang, J&lt;/author&gt;&lt;author&gt;He, K&lt;/author&gt;&lt;/authors&gt;&lt;/contributors&gt;&lt;titles&gt;&lt;title&gt;A COVID-19 epidemic reaction and perceived social support of college students&lt;/title&gt;&lt;secondary-title&gt;Journal of Yibin Universit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&lt;/style&gt;&lt;/short-title&gt;&lt;/titles&gt;&lt;periodical&gt;&lt;full-title&gt;Journal of Yibin University&lt;/full-title&gt;&lt;/periodical&gt;&lt;pages&gt;21-26&lt;/pages&gt;&lt;volume&gt;20&lt;/volume&gt;&lt;number&gt;4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2" w:tooltip="Wang, 2020 #376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g and He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g&lt;/Author&gt;&lt;Year&gt;2020&lt;/Year&gt;&lt;RecNum&gt;4859&lt;/RecNum&gt;&lt;DisplayText&gt;(Wang and Li, 2020)&lt;/DisplayText&gt;&lt;record&gt;&lt;rec-number&gt;4859&lt;/rec-number&gt;&lt;foreign-keys&gt;&lt;key app="EN" db-id="w2xps9x97eds9aedadtpafdve0992rr22sx0"&gt;4859&lt;/key&gt;&lt;/foreign-keys&gt;&lt;ref-type name="Journal Article"&gt;17&lt;/ref-type&gt;&lt;contributors&gt;&lt;authors&gt;&lt;author&gt;Wang, Y&lt;/author&gt;&lt;author&gt;Li, Q&lt;/author&gt;&lt;/authors&gt;&lt;/contributors&gt;&lt;titles&gt;&lt;title&gt;&lt;style face="normal" font="default" size="100%"&gt;Study&lt;/style&gt;&lt;style face="normal" font="default" charset="134" size="100%"&gt; &lt;/style&gt;&lt;style face="normal" font="default" size="100%"&gt;on the mental health of college students and its influencing factors during the COVID-19 epidemic: based on an investigation of some universities in Sichuan, Yunnan and Chongqing&lt;/style&gt;&lt;/title&gt;&lt;secondary-title&gt;Journal of Aba Teachers Universit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46&lt;/style&gt;&lt;/short-title&gt;&lt;/titles&gt;&lt;periodical&gt;&lt;full-title&gt;Journal of Aba Teachers University&lt;/full-title&gt;&lt;/periodical&gt;&lt;pages&gt;109-117&lt;/pages&gt;&lt;volume&gt;37&lt;/volume&gt;&lt;number&gt;3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8" w:tooltip="Wang, 2020 #4859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g and Li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g&lt;/Author&gt;&lt;Year&gt;2020&lt;/Year&gt;&lt;RecNum&gt;3772&lt;/RecNum&gt;&lt;DisplayText&gt;(Wang et al., 2020b)&lt;/DisplayText&gt;&lt;record&gt;&lt;rec-number&gt;3772&lt;/rec-number&gt;&lt;foreign-keys&gt;&lt;key app="EN" db-id="w2xps9x97eds9aedadtpafdve0992rr22sx0"&gt;3772&lt;/key&gt;&lt;/foreign-keys&gt;&lt;ref-type name="Journal Article"&gt;17&lt;/ref-type&gt;&lt;contributors&gt;&lt;authors&gt;&lt;author&gt;Wang, K&lt;/author&gt;&lt;author&gt;Wang, Q&lt;/author&gt;&lt;author&gt;Liu, B&lt;/author&gt;&lt;author&gt;Jia, J&lt;/author&gt;&lt;author&gt;Ren, H&lt;/author&gt;&lt;author&gt;Chen, M&lt;/author&gt;&lt;/authors&gt;&lt;/contributors&gt;&lt;titles&gt;&lt;title&gt;Mental health of college students of different specialties during the epidemic of coronavirus disease 2019&lt;/title&gt;&lt;secondary-title&gt;Journal of Xi&amp;apos;an Jiaotong University (Medical Sciences) 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3&lt;/style&gt;&lt;/short-title&gt;&lt;/titles&gt;&lt;periodical&gt;&lt;full-title&gt;Journal of Xi&amp;apos;an Jiaotong University (Medical Sciences)&lt;/full-title&gt;&lt;/periodical&gt;&lt;volume&gt;http://kns.cnki.net/kcms/detail/61.1399.R.20200526.1036.002.html 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3" w:tooltip="Wang, 2020 #3772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g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g&lt;/Author&gt;&lt;Year&gt;2020&lt;/Year&gt;&lt;RecNum&gt;4871&lt;/RecNum&gt;&lt;DisplayText&gt;(Wang et al., 2020c)&lt;/DisplayText&gt;&lt;record&gt;&lt;rec-number&gt;4871&lt;/rec-number&gt;&lt;foreign-keys&gt;&lt;key app="EN" db-id="w2xps9x97eds9aedadtpafdve0992rr22sx0"&gt;4871&lt;/key&gt;&lt;/foreign-keys&gt;&lt;ref-type name="Journal Article"&gt;17&lt;/ref-type&gt;&lt;contributors&gt;&lt;authors&gt;&lt;author&gt;Wang, M&lt;/author&gt;&lt;author&gt;Xie, Q&lt;/author&gt;&lt;author&gt;Liu, J&lt;/author&gt;&lt;/authors&gt;&lt;/contributors&gt;&lt;titles&gt;&lt;title&gt;A survey on psychological depression of postgraduates in the epidemic of COVID-19&lt;/title&gt;&lt;secondary-title&gt;The Science Education Article Collects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8&lt;/style&gt;&lt;/short-title&gt;&lt;/titles&gt;&lt;periodical&gt;&lt;full-title&gt;The Science Education Article Collects&lt;/full-title&gt;&lt;/periodical&gt;&lt;pages&gt;159-161&lt;/pages&gt;&lt;volume&gt;15&lt;/volume&gt;&lt;number&gt;33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4" w:tooltip="Wang, 2020 #487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g et al., 2020c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2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g&lt;/Author&gt;&lt;Year&gt;2020&lt;/Year&gt;&lt;RecNum&gt;3770&lt;/RecNum&gt;&lt;DisplayText&gt;(Wang et al., 2020d)&lt;/DisplayText&gt;&lt;record&gt;&lt;rec-number&gt;3770&lt;/rec-number&gt;&lt;foreign-keys&gt;&lt;key app="EN" db-id="w2xps9x97eds9aedadtpafdve0992rr22sx0"&gt;3770&lt;/key&gt;&lt;/foreign-keys&gt;&lt;ref-type name="Journal Article"&gt;17&lt;/ref-type&gt;&lt;contributors&gt;&lt;authors&gt;&lt;author&gt;Wang, W&lt;/author&gt;&lt;author&gt;Wu, X&lt;/author&gt;&lt;author&gt;Yu, Q&lt;/author&gt;&lt;/authors&gt;&lt;/contributors&gt;&lt;titles&gt;&lt;title&gt;&lt;style face="normal" font="default" size="100%"&gt;The effect of survivors&amp;apos; guilt on depression&lt;/style&gt;&lt;style face="normal" font="default" charset="134" size="100%"&gt;: &lt;/style&gt;&lt;style face="normal" font="default" size="100%"&gt;the mediating role of rumination&lt;/style&gt;&lt;/title&gt;&lt;secondary-title&gt;Journal of South China Normal University (Social Science Edition)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1&lt;/style&gt;&lt;/short-title&gt;&lt;/titles&gt;&lt;periodical&gt;&lt;full-title&gt;Journal of South China Normal University (Social Science Edition)&lt;/full-title&gt;&lt;/periodical&gt;&lt;pages&gt;22-30&lt;/pages&gt;&lt;volume&gt;6&lt;/volume&gt;&lt;number&gt;4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6" w:tooltip="Wang, 2020 #3770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g et al., 2020d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g&lt;/Author&gt;&lt;Year&gt;2020&lt;/Year&gt;&lt;RecNum&gt;4866&lt;/RecNum&gt;&lt;DisplayText&gt;(Wang et al., 2020e)&lt;/DisplayText&gt;&lt;record&gt;&lt;rec-number&gt;4866&lt;/rec-number&gt;&lt;foreign-keys&gt;&lt;key app="EN" db-id="w2xps9x97eds9aedadtpafdve0992rr22sx0"&gt;4866&lt;/key&gt;&lt;/foreign-keys&gt;&lt;ref-type name="Journal Article"&gt;17&lt;/ref-type&gt;&lt;contributors&gt;&lt;authors&gt;&lt;author&gt;Wang, Y&lt;/author&gt;&lt;author&gt;Chen, Q&lt;/author&gt;&lt;author&gt;Zhao, H&lt;/author&gt;&lt;author&gt;Liu, J&lt;/author&gt;&lt;/authors&gt;&lt;/contributors&gt;&lt;titles&gt;&lt;title&gt;Survey and analysis of mental health status of college students in Wuhan during the post-COVID-19 pandemic&lt;/title&gt;&lt;secondary-title&gt;Chinese Journal of Health Psycholog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3&lt;/style&gt;&lt;/short-title&gt;&lt;/titles&gt;&lt;periodical&gt;&lt;full-title&gt;Chinese Journal of Health Psychology&lt;/full-title&gt;&lt;/periodical&gt;&lt;volume&gt;https://kns.cnki.net/kcms/detail/11.5257.r.20201025.1721.004.html 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7" w:tooltip="Wang, 2020 #486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g et al., 2020e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XYW5nPC9BdXRob3I+PFllYXI+MjAyMDwvWWVhcj48UmVj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XYW5nPC9BdXRob3I+PFllYXI+MjAyMDwvWWVhcj48UmVj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9" w:tooltip="Wang, 2020 #378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g et al., 2020f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7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ei&lt;/Author&gt;&lt;Year&gt;2020&lt;/Year&gt;&lt;RecNum&gt;4890&lt;/RecNum&gt;&lt;DisplayText&gt;(Wei, 2020)&lt;/DisplayText&gt;&lt;record&gt;&lt;rec-number&gt;4890&lt;/rec-number&gt;&lt;foreign-keys&gt;&lt;key app="EN" db-id="w2xps9x97eds9aedadtpafdve0992rr22sx0"&gt;4890&lt;/key&gt;&lt;/foreign-keys&gt;&lt;ref-type name="Journal Article"&gt;17&lt;/ref-type&gt;&lt;contributors&gt;&lt;authors&gt;&lt;author&gt;Wei, J&lt;/author&gt;&lt;/authors&gt;&lt;/contributors&gt;&lt;titles&gt;&lt;title&gt;Mental health problems and coping strategy of university students amid the COVID-19 epidemic&lt;/title&gt;&lt;secondary-title&gt;China Journal of Multimedia &amp;amp; Network Teaching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6&lt;/style&gt;&lt;/short-title&gt;&lt;/titles&gt;&lt;periodical&gt;&lt;full-title&gt;China Journal of Multimedia &amp;amp; Network Teaching&lt;/full-title&gt;&lt;/periodical&gt;&lt;pages&gt;217-219&lt;/pages&gt;&lt;volume&gt;3&lt;/volume&gt;&lt;number&gt;7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0" w:tooltip="Wei, 2020 #4890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ei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1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u&lt;/Author&gt;&lt;Year&gt;2020&lt;/Year&gt;&lt;RecNum&gt;4855&lt;/RecNum&gt;&lt;DisplayText&gt;(Wu et al., 2020)&lt;/DisplayText&gt;&lt;record&gt;&lt;rec-number&gt;4855&lt;/rec-number&gt;&lt;foreign-keys&gt;&lt;key app="EN" db-id="w2xps9x97eds9aedadtpafdve0992rr22sx0"&gt;4855&lt;/key&gt;&lt;/foreign-keys&gt;&lt;ref-type name="Journal Article"&gt;17&lt;/ref-type&gt;&lt;contributors&gt;&lt;authors&gt;&lt;author&gt;Wu, B&lt;/author&gt;&lt;author&gt;Tao, Z&lt;/author&gt;&lt;author&gt;Han, X&lt;/author&gt;&lt;/authors&gt;&lt;/contributors&gt;&lt;titles&gt;&lt;title&gt;Exploration and analysis of college students&amp;apos; psychological health status during the epidemic situation: a case study of Shanghai University of Electric Power&lt;/title&gt;&lt;secondary-title&gt;Psychology Monthl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42&lt;/style&gt;&lt;/short-title&gt;&lt;/titles&gt;&lt;periodical&gt;&lt;full-title&gt;Psychology Monthly&lt;/full-title&gt;&lt;/periodical&gt;&lt;pages&gt;43-44&lt;/pages&gt;&lt;volume&gt;15&lt;/volume&gt;&lt;number&gt;18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2" w:tooltip="Wu, 2020 #485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u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Xiang&lt;/Author&gt;&lt;Year&gt;2020&lt;/Year&gt;&lt;RecNum&gt;4879&lt;/RecNum&gt;&lt;DisplayText&gt;(Xiang et al., 2020)&lt;/DisplayText&gt;&lt;record&gt;&lt;rec-number&gt;4879&lt;/rec-number&gt;&lt;foreign-keys&gt;&lt;key app="EN" db-id="w2xps9x97eds9aedadtpafdve0992rr22sx0"&gt;4879&lt;/key&gt;&lt;/foreign-keys&gt;&lt;ref-type name="Journal Article"&gt;17&lt;/ref-type&gt;&lt;contributors&gt;&lt;authors&gt;&lt;author&gt;Xiang, M. Q.&lt;/author&gt;&lt;author&gt;Tan, X. M.&lt;/author&gt;&lt;author&gt;Sun, J.&lt;/author&gt;&lt;author&gt;Yang, H. Y.&lt;/author&gt;&lt;author&gt;Zhao, X. P.&lt;/author&gt;&lt;author&gt;Liu, L.&lt;/author&gt;&lt;author&gt;Hou, X. H.&lt;/author&gt;&lt;author&gt;Hu, M.&lt;/author&gt;&lt;/authors&gt;&lt;/contributors&gt;&lt;auth-address&gt;School of Sport and Health, Guangzhou Sport University, Guangzhou, China.&amp;#xD;Scientific Laboratory Center, Guangzhou Sport University, Guangzhou, China.&amp;#xD;School of Athletic Training, Guangzhou Sport University, Guangzhou, China.&amp;#xD;Graduate School, Guangzhou Sport University, Guangzhou, China.&amp;#xD;School of Nursing, Liaoning University of Traditional Chinese Medicine, Shenyang, China.&lt;/auth-address&gt;&lt;titles&gt;&lt;title&gt;Relationship of Physical Activity With Anxiety and Depression Symptoms in Chinese College Students During the COVID-19 Outbreak&lt;/title&gt;&lt;secondary-title&gt;Front Psychol&lt;/secondary-title&gt;&lt;alt-title&gt;Frontiers in psychology&lt;/alt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66&lt;/style&gt;&lt;/short-title&gt;&lt;/titles&gt;&lt;periodical&gt;&lt;full-title&gt;Front Psychol&lt;/full-title&gt;&lt;/periodical&gt;&lt;alt-periodical&gt;&lt;full-title&gt;Front Psychol&lt;/full-title&gt;&lt;abbr-1&gt;Frontiers in psychology&lt;/abbr-1&gt;&lt;/alt-periodical&gt;&lt;pages&gt;582436&lt;/pages&gt;&lt;volume&gt;11&lt;/volume&gt;&lt;dates&gt;&lt;year&gt;2020&lt;/year&gt;&lt;/dates&gt;&lt;isbn&gt;1664-1078 (Print)&amp;#xD;1664-1078 (Linking)&lt;/isbn&gt;&lt;accession-num&gt;33329238&lt;/accession-num&gt;&lt;urls&gt;&lt;related-urls&gt;&lt;url&gt;http://www.ncbi.nlm.nih.gov/pubmed/33329238&lt;/url&gt;&lt;/related-urls&gt;&lt;/urls&gt;&lt;custom2&gt;7714784&lt;/custom2&gt;&lt;electronic-resource-num&gt;10.3389/fpsyg.2020.582436&lt;/electronic-resource-num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5" w:tooltip="Xiang, 2020 #4879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Xia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aWFvPC9BdXRob3I+PFllYXI+MjAyMDwvWWVhcj48UmVj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aWFvPC9BdXRob3I+PFllYXI+MjAyMDwvWWVhcj48UmVj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6" w:tooltip="Xiao, 2020 #378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Xiao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8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lastRenderedPageBreak/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Xiao&lt;/Author&gt;&lt;Year&gt;2020&lt;/Year&gt;&lt;RecNum&gt;3768&lt;/RecNum&gt;&lt;DisplayText&gt;(Xiao et al., 2020b)&lt;/DisplayText&gt;&lt;record&gt;&lt;rec-number&gt;3768&lt;/rec-number&gt;&lt;foreign-keys&gt;&lt;key app="EN" db-id="w2xps9x97eds9aedadtpafdve0992rr22sx0"&gt;3768&lt;/key&gt;&lt;/foreign-keys&gt;&lt;ref-type name="Journal Article"&gt;17&lt;/ref-type&gt;&lt;contributors&gt;&lt;authors&gt;&lt;author&gt;Xiao, H&lt;/author&gt;&lt;author&gt;Wang, L&lt;/author&gt;&lt;author&gt;Xiao, C&lt;/author&gt;&lt;author&gt;Yan, H&lt;/author&gt;&lt;/authors&gt;&lt;/contributors&gt;&lt;titles&gt;&lt;title&gt;Analysis of psychological behavior of college students in Wuhan during the COVID-19 epidemic&lt;/title&gt;&lt;secondary-title&gt;J of Pub Health and Prev Med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9&lt;/style&gt;&lt;/short-title&gt;&lt;/titles&gt;&lt;periodical&gt;&lt;full-title&gt;J of Pub Health and Prev Med&lt;/full-title&gt;&lt;/periodical&gt;&lt;pages&gt;7-11&lt;/pages&gt;&lt;volume&gt;31&lt;/volume&gt;&lt;number&gt;3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7" w:tooltip="Xiao, 2020 #3768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Xiao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aWU8L0F1dGhvcj48WWVhcj4yMDIwPC9ZZWFyPjxSZWNO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aWU8L0F1dGhvcj48WWVhcj4yMDIwPC9ZZWFyPjxSZWNO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8" w:tooltip="Xie, 2020 #4858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Xie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aW48L0F1dGhvcj48WWVhcj4yMDIwPC9ZZWFyPjxSZWNO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YaW48L0F1dGhvcj48WWVhcj4yMDIwPC9ZZWFyPjxSZWNO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9" w:tooltip="Xin, 2020 #378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Xin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8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Xing&lt;/Author&gt;&lt;Year&gt;2020&lt;/Year&gt;&lt;RecNum&gt;3796&lt;/RecNum&gt;&lt;DisplayText&gt;(Xing et al., 2020)&lt;/DisplayText&gt;&lt;record&gt;&lt;rec-number&gt;3796&lt;/rec-number&gt;&lt;foreign-keys&gt;&lt;key app="EN" db-id="w2xps9x97eds9aedadtpafdve0992rr22sx0"&gt;3796&lt;/key&gt;&lt;/foreign-keys&gt;&lt;ref-type name="Journal Article"&gt;17&lt;/ref-type&gt;&lt;contributors&gt;&lt;authors&gt;&lt;author&gt;Xing, B&lt;/author&gt;&lt;author&gt;Ge, W&lt;/author&gt;&lt;author&gt;Lu, Y&lt;/author&gt;&lt;author&gt;Shu, W&lt;/author&gt;&lt;author&gt;Miao, Q&lt;/author&gt;&lt;/authors&gt;&lt;/contributors&gt;&lt;titles&gt;&lt;title&gt;A survey of medical students&amp;apos; cognition, psychology and behavior of COVID-19&lt;/title&gt;&lt;secondary-title&gt;Health Research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37&lt;/style&gt;&lt;/short-title&gt;&lt;/titles&gt;&lt;periodical&gt;&lt;full-title&gt;Health Research&lt;/full-title&gt;&lt;/periodical&gt;&lt;pages&gt;369-372&lt;/pages&gt;&lt;volume&gt;40&lt;/volume&gt;&lt;number&gt;4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0" w:tooltip="Xing, 2020 #379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Xi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Xiong&lt;/Author&gt;&lt;Year&gt;2020&lt;/Year&gt;&lt;RecNum&gt;4892&lt;/RecNum&gt;&lt;DisplayText&gt;(Xiong et al., 2020)&lt;/DisplayText&gt;&lt;record&gt;&lt;rec-number&gt;4892&lt;/rec-number&gt;&lt;foreign-keys&gt;&lt;key app="EN" db-id="w2xps9x97eds9aedadtpafdve0992rr22sx0"&gt;4892&lt;/key&gt;&lt;/foreign-keys&gt;&lt;ref-type name="Journal Article"&gt;17&lt;/ref-type&gt;&lt;contributors&gt;&lt;authors&gt;&lt;author&gt;Xiong, P&lt;/author&gt;&lt;author&gt;Ming, W. K.&lt;/author&gt;&lt;author&gt;Zhang, C&lt;/author&gt;&lt;author&gt;Bai, J&lt;/author&gt;&lt;author&gt;Luo, C&lt;/author&gt;&lt;author&gt;Cao, W&lt;/author&gt;&lt;author&gt;Zhang, F&lt;/author&gt;&lt;author&gt;Tao, Q&lt;/author&gt;&lt;/authors&gt;&lt;/contributors&gt;&lt;titles&gt;&lt;title&gt;Factors In§uencing Mental Health among Chinese Medical and Non-medical Students in the Early Stage of COVID-19 Pandemic (preprint)&lt;/title&gt;&lt;secondary-title&gt;Research Squar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7&lt;/style&gt;&lt;/short-title&gt;&lt;/titles&gt;&lt;periodical&gt;&lt;full-title&gt;Research Square&lt;/full-title&gt;&lt;/periodical&gt;&lt;volume&gt;DOI: https://doi.org/10.21203/rs.3.rs-139929/v1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1" w:tooltip="Xiong, 2020 #4892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Xiong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Xu&lt;/Author&gt;&lt;Year&gt;2020&lt;/Year&gt;&lt;RecNum&gt;4864&lt;/RecNum&gt;&lt;DisplayText&gt;(Xu and Li, 2020)&lt;/DisplayText&gt;&lt;record&gt;&lt;rec-number&gt;4864&lt;/rec-number&gt;&lt;foreign-keys&gt;&lt;key app="EN" db-id="w2xps9x97eds9aedadtpafdve0992rr22sx0"&gt;4864&lt;/key&gt;&lt;/foreign-keys&gt;&lt;ref-type name="Journal Article"&gt;17&lt;/ref-type&gt;&lt;contributors&gt;&lt;authors&gt;&lt;author&gt;Xu, W&lt;/author&gt;&lt;author&gt;Li, G&lt;/author&gt;&lt;/authors&gt;&lt;/contributors&gt;&lt;titles&gt;&lt;title&gt;Analysis of mental health status and differences of independent college students during the COVID-19&lt;/title&gt;&lt;secondary-title&gt;Psychology Monthl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1&lt;/style&gt;&lt;/short-title&gt;&lt;/titles&gt;&lt;periodical&gt;&lt;full-title&gt;Psychology Monthly&lt;/full-title&gt;&lt;/periodical&gt;&lt;pages&gt;83-84&lt;/pages&gt;&lt;volume&gt;15&lt;/volume&gt;&lt;number&gt;19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2" w:tooltip="Xu, 2020 #486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Xu and Li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Yan&lt;/Author&gt;&lt;Year&gt;2020&lt;/Year&gt;&lt;RecNum&gt;4880&lt;/RecNum&gt;&lt;DisplayText&gt;(Yan et al., 2020)&lt;/DisplayText&gt;&lt;record&gt;&lt;rec-number&gt;4880&lt;/rec-number&gt;&lt;foreign-keys&gt;&lt;key app="EN" db-id="w2xps9x97eds9aedadtpafdve0992rr22sx0"&gt;4880&lt;/key&gt;&lt;/foreign-keys&gt;&lt;ref-type name="Journal Article"&gt;17&lt;/ref-type&gt;&lt;contributors&gt;&lt;authors&gt;&lt;author&gt;Yan, S&lt;/author&gt;&lt;author&gt;Zheng, J&lt;/author&gt;&lt;author&gt;Lin, Z&lt;/author&gt;&lt;author&gt;Xie, Q&lt;/author&gt;&lt;author&gt;Wang, S&lt;/author&gt;&lt;author&gt;Zheng, J&lt;/author&gt;&lt;/authors&gt;&lt;/contributors&gt;&lt;titles&gt;&lt;title&gt;&lt;style face="normal" font="default" size="100%"&gt;The role of coping disposition on&lt;/style&gt;&lt;style face="normal" font="default" charset="134" size="100%"&gt; &lt;/style&gt;&lt;style face="normal" font="default" size="100%"&gt;the relationship between personality and negative emotion in medical students during the COVID-19 epidemic&lt;/style&gt;&lt;/title&gt;&lt;secondary-title&gt;Journal of Mu Dan Jiang Medical Universit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67&lt;/style&gt;&lt;/short-title&gt;&lt;/titles&gt;&lt;periodical&gt;&lt;full-title&gt;Journal of Mu Dan Jiang Medical University&lt;/full-title&gt;&lt;/periodical&gt;&lt;pages&gt;170-174&lt;/pages&gt;&lt;volume&gt;41&lt;/volume&gt;&lt;number&gt;6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3" w:tooltip="Yan, 2020 #4880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Yan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7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Yang&lt;/Author&gt;&lt;Year&gt;2020&lt;/Year&gt;&lt;RecNum&gt;3771&lt;/RecNum&gt;&lt;DisplayText&gt;(Yang et al., 2020b)&lt;/DisplayText&gt;&lt;record&gt;&lt;rec-number&gt;3771&lt;/rec-number&gt;&lt;foreign-keys&gt;&lt;key app="EN" db-id="w2xps9x97eds9aedadtpafdve0992rr22sx0"&gt;3771&lt;/key&gt;&lt;/foreign-keys&gt;&lt;ref-type name="Journal Article"&gt;17&lt;/ref-type&gt;&lt;contributors&gt;&lt;authors&gt;&lt;author&gt;Yang, Y&lt;/author&gt;&lt;author&gt;Wang, Y&lt;/author&gt;&lt;author&gt;Li, S&lt;/author&gt;&lt;author&gt;Lei, X&lt;/author&gt;&lt;author&gt;Yang, Y&lt;/author&gt;&lt;/authors&gt;&lt;/contributors&gt;&lt;titles&gt;&lt;title&gt;&lt;style face="normal" font="default" size="100%"&gt;Psychological responses and related factors of college students in Shaanxi&lt;/style&gt;&lt;style face="normal" font="default" charset="134" size="100%"&gt; &lt;/style&gt;&lt;style face="normal" font="default" size="100%"&gt;during COVID-19 outbreak&lt;/style&gt;&lt;/title&gt;&lt;secondary-title&gt;Chin J Sch Health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2&lt;/style&gt;&lt;/short-title&gt;&lt;/titles&gt;&lt;periodical&gt;&lt;full-title&gt;Chin J Sch Health&lt;/full-title&gt;&lt;/periodical&gt;&lt;pages&gt;664-667&lt;/pages&gt;&lt;volume&gt;41&lt;/volume&gt;&lt;number&gt;5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5" w:tooltip="Yang, 2020 #377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Yang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Yao&lt;/Author&gt;&lt;Year&gt;2020&lt;/Year&gt;&lt;RecNum&gt;3785&lt;/RecNum&gt;&lt;DisplayText&gt;(Yao et al., 2020)&lt;/DisplayText&gt;&lt;record&gt;&lt;rec-number&gt;3785&lt;/rec-number&gt;&lt;foreign-keys&gt;&lt;key app="EN" db-id="w2xps9x97eds9aedadtpafdve0992rr22sx0"&gt;3785&lt;/key&gt;&lt;/foreign-keys&gt;&lt;ref-type name="Journal Article"&gt;17&lt;/ref-type&gt;&lt;contributors&gt;&lt;authors&gt;&lt;author&gt;Yao, X&lt;/author&gt;&lt;author&gt;Xu, Y&lt;/author&gt;&lt;author&gt;Zhang, M&lt;/author&gt;&lt;author&gt;Bu, J&lt;/author&gt;&lt;author&gt;Cao, Y&lt;/author&gt;&lt;author&gt;Wang, S&lt;/author&gt;&lt;/authors&gt;&lt;/contributors&gt;&lt;titles&gt;&lt;title&gt;A mental health survey of 84 military college students during the COVID-19 epidemic&lt;/title&gt;&lt;secondary-title&gt;&lt;style face="normal" font="Arial" size="100%"&gt;Prac J Med &amp;amp; Pharm&lt;/style&gt;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26&lt;/style&gt;&lt;/short-title&gt;&lt;/titles&gt;&lt;periodical&gt;&lt;full-title&gt;Prac J Med &amp;amp; Pharm&lt;/full-title&gt;&lt;/periodical&gt;&lt;pages&gt;580-582, 590&lt;/pages&gt;&lt;volume&gt;37&lt;/volume&gt;&lt;number&gt;7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6" w:tooltip="Yao, 2020 #378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Yao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Yi&lt;/Author&gt;&lt;Year&gt;2020&lt;/Year&gt;&lt;RecNum&gt;4873&lt;/RecNum&gt;&lt;DisplayText&gt;(Yi et al., 2020a)&lt;/DisplayText&gt;&lt;record&gt;&lt;rec-number&gt;4873&lt;/rec-number&gt;&lt;foreign-keys&gt;&lt;key app="EN" db-id="w2xps9x97eds9aedadtpafdve0992rr22sx0"&gt;4873&lt;/key&gt;&lt;/foreign-keys&gt;&lt;ref-type name="Journal Article"&gt;17&lt;/ref-type&gt;&lt;contributors&gt;&lt;authors&gt;&lt;author&gt;Yi, H&lt;/author&gt;&lt;author&gt;Peng, Z&lt;/author&gt;&lt;author&gt;Zhang, L&lt;/author&gt;&lt;author&gt;Kong, S&lt;/author&gt;&lt;/authors&gt;&lt;/contributors&gt;&lt;titles&gt;&lt;title&gt;&lt;style face="normal" font="default" size="100%"&gt;Mental&lt;/style&gt;&lt;style face="normal" font="default" charset="134" size="100%"&gt; &lt;/style&gt;&lt;style face="normal" font="default" size="100%"&gt;health&lt;/style&gt;&lt;style face="normal" font="default" charset="134" size="100%"&gt; &lt;/style&gt;&lt;style face="normal" font="default" size="100%"&gt;of art students in Lingnan Normal University during the period of COVID-19 outbreak&lt;/style&gt;&lt;/title&gt;&lt;secondary-title&gt;China Journal of Health Psycholog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60&lt;/style&gt;&lt;/short-title&gt;&lt;/titles&gt;&lt;periodical&gt;&lt;full-title&gt;China Journal of Health Psychology&lt;/full-title&gt;&lt;/periodical&gt;&lt;pages&gt;1491-1495&lt;/pages&gt;&lt;volume&gt;28&lt;/volume&gt;&lt;number&gt;10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7" w:tooltip="Yi, 2020 #487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Yi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7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Yi&lt;/Author&gt;&lt;Year&gt;2020&lt;/Year&gt;&lt;RecNum&gt;3791&lt;/RecNum&gt;&lt;DisplayText&gt;(Yi et al., 2020b)&lt;/DisplayText&gt;&lt;record&gt;&lt;rec-number&gt;3791&lt;/rec-number&gt;&lt;foreign-keys&gt;&lt;key app="EN" db-id="w2xps9x97eds9aedadtpafdve0992rr22sx0"&gt;3791&lt;/key&gt;&lt;/foreign-keys&gt;&lt;ref-type name="Journal Article"&gt;17&lt;/ref-type&gt;&lt;contributors&gt;&lt;authors&gt;&lt;author&gt;Yi, Z&lt;/author&gt;&lt;author&gt;Sun, Y&lt;/author&gt;&lt;author&gt;Xie, J&lt;/author&gt;&lt;/authors&gt;&lt;/contributors&gt;&lt;titles&gt;&lt;title&gt;Investigation Report on Mental Health Status of Medical Students during the Outbreak of New Coronavirus Pneumonia&lt;/title&gt;&lt;secondary-title&gt;World Latest Medicine Information (Electronic Version)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32&lt;/style&gt;&lt;/short-title&gt;&lt;/titles&gt;&lt;periodical&gt;&lt;full-title&gt;World Latest Medicine Information (Electronic Version)&lt;/full-title&gt;&lt;/periodical&gt;&lt;pages&gt;263-264, 266&lt;/pages&gt;&lt;volume&gt;20&lt;/volume&gt;&lt;number&gt;43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8" w:tooltip="Yi, 2020 #379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Yi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Yu&lt;/Author&gt;&lt;Year&gt;2020&lt;/Year&gt;&lt;RecNum&gt;4887&lt;/RecNum&gt;&lt;DisplayText&gt;(Yu et al., 2020)&lt;/DisplayText&gt;&lt;record&gt;&lt;rec-number&gt;4887&lt;/rec-number&gt;&lt;foreign-keys&gt;&lt;key app="EN" db-id="w2xps9x97eds9aedadtpafdve0992rr22sx0"&gt;4887&lt;/key&gt;&lt;/foreign-keys&gt;&lt;ref-type name="Journal Article"&gt;17&lt;/ref-type&gt;&lt;contributors&gt;&lt;authors&gt;&lt;author&gt;Yu, G&lt;/author&gt;&lt;author&gt;Fang, S&lt;/author&gt;&lt;author&gt;Luo, P&lt;/author&gt;&lt;/authors&gt;&lt;/contributors&gt;&lt;titles&gt;&lt;title&gt;Research on the mental health status of college students during the COVID-19 epidemic and its educational implications&lt;/title&gt;&lt;secondary-title&gt;The Modern Education Journal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3&lt;/style&gt;&lt;/short-title&gt;&lt;/titles&gt;&lt;periodical&gt;&lt;full-title&gt;The Modern Education Journal&lt;/full-title&gt;&lt;/periodical&gt;&lt;pages&gt;53-63, 71&lt;/pages&gt;&lt;volume&gt;38&lt;/volume&gt;&lt;number&gt;5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09" w:tooltip="Yu, 2020 #4887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Yu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n&lt;/Author&gt;&lt;Year&gt;2020&lt;/Year&gt;&lt;RecNum&gt;3763&lt;/RecNum&gt;&lt;DisplayText&gt;(Zhan et al., 2020)&lt;/DisplayText&gt;&lt;record&gt;&lt;rec-number&gt;3763&lt;/rec-number&gt;&lt;foreign-keys&gt;&lt;key app="EN" db-id="w2xps9x97eds9aedadtpafdve0992rr22sx0"&gt;3763&lt;/key&gt;&lt;/foreign-keys&gt;&lt;ref-type name="Journal Article"&gt;17&lt;/ref-type&gt;&lt;contributors&gt;&lt;authors&gt;&lt;author&gt;Zhan, J&lt;/author&gt;&lt;author&gt;Sun, S&lt;/author&gt;&lt;author&gt;Xie, L&lt;/author&gt;&lt;author&gt;Wen, Y&lt;/author&gt;&lt;author&gt;Fu, J&lt;/author&gt;&lt;/authors&gt;&lt;/contributors&gt;&lt;titles&gt;&lt;title&gt;&lt;style face="normal" font="default" size="100%"&gt;Medical students&amp;apos;&lt;/style&gt;&lt;style face="normal" font="default" charset="134" size="100%"&gt; mental health, professional pride, and intention to work in the front line during coronavirus disease 2019 pandemic&lt;/style&gt;&lt;/title&gt;&lt;secondary-title&gt;J Cent South Univ (Med Sci)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4&lt;/style&gt;&lt;/short-title&gt;&lt;/titles&gt;&lt;periodical&gt;&lt;full-title&gt;J Cent South Univ (Med Sci)&lt;/full-title&gt;&lt;/periodical&gt;&lt;pages&gt;648-655&lt;/pages&gt;&lt;volume&gt;45&lt;/volume&gt;&lt;number&gt;6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1" w:tooltip="Zhan, 2020 #376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n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ng&lt;/Author&gt;&lt;Year&gt;2020&lt;/Year&gt;&lt;RecNum&gt;4874&lt;/RecNum&gt;&lt;DisplayText&gt;(Zhang et al., 2020b)&lt;/DisplayText&gt;&lt;record&gt;&lt;rec-number&gt;4874&lt;/rec-number&gt;&lt;foreign-keys&gt;&lt;key app="EN" db-id="w2xps9x97eds9aedadtpafdve0992rr22sx0"&gt;4874&lt;/key&gt;&lt;/foreign-keys&gt;&lt;ref-type name="Journal Article"&gt;17&lt;/ref-type&gt;&lt;contributors&gt;&lt;authors&gt;&lt;author&gt;Zhang, J&lt;/author&gt;&lt;author&gt;Zeng, J&lt;/author&gt;&lt;author&gt;Luo, J&lt;/author&gt;&lt;author&gt;Zou, X&lt;/author&gt;&lt;author&gt;Gu, J&lt;/author&gt;&lt;/authors&gt;&lt;/contributors&gt;&lt;titles&gt;&lt;title&gt;Epidemiological survey of the COVID-19 epidemic-related knowledge, behaviors and psychology status among college students and their family members&lt;/title&gt;&lt;secondary-title&gt;Modern Preventive Medicin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61&lt;/style&gt;&lt;/short-title&gt;&lt;/titles&gt;&lt;periodical&gt;&lt;full-title&gt;Modern Preventive Medicine&lt;/full-title&gt;&lt;/periodical&gt;&lt;pages&gt;3754-3758&lt;/pages&gt;&lt;volume&gt;47&lt;/volume&gt;&lt;number&gt;20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3" w:tooltip="Zhang, 2020 #4874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ng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ng&lt;/Author&gt;&lt;Year&gt;2020&lt;/Year&gt;&lt;RecNum&gt;3775&lt;/RecNum&gt;&lt;DisplayText&gt;(Zhang et al., 2020c)&lt;/DisplayText&gt;&lt;record&gt;&lt;rec-number&gt;3775&lt;/rec-number&gt;&lt;foreign-keys&gt;&lt;key app="EN" db-id="w2xps9x97eds9aedadtpafdve0992rr22sx0"&gt;3775&lt;/key&gt;&lt;/foreign-keys&gt;&lt;ref-type name="Journal Article"&gt;17&lt;/ref-type&gt;&lt;contributors&gt;&lt;authors&gt;&lt;author&gt;Zhang, L&lt;/author&gt;&lt;author&gt;Liu, X&lt;/author&gt;&lt;author&gt;Guo, S&lt;/author&gt;&lt;author&gt;Zhang, Y&lt;/author&gt;&lt;author&gt;Liang, W&lt;/author&gt;&lt;author&gt;Li, K&lt;/author&gt;&lt;author&gt;Ni, Z&lt;/author&gt;&lt;/authors&gt;&lt;/contributors&gt;&lt;titles&gt;&lt;title&gt;2019 novel coronavirus (2019-nCoV) associated mental health among medical students and non-medical students&lt;/title&gt;&lt;secondary-title&gt;China Journal of Health Psycholog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16&lt;/style&gt;&lt;/short-title&gt;&lt;/titles&gt;&lt;periodical&gt;&lt;full-title&gt;China Journal of Health Psychology&lt;/full-title&gt;&lt;/periodical&gt;&lt;volume&gt;https://kns.cnki.net/kcms/detail/11.5257.R.20200612.0905.002.html 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4" w:tooltip="Zhang, 2020 #3775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ng et al., 2020c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aaGFuZzwvQXV0aG9yPjxZZWFyPjIwMjA8L1llYXI+PFJl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aaGFuZzwvQXV0aG9yPjxZZWFyPjIwMjA8L1llYXI+PFJl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5" w:tooltip="Zhang, 2020 #377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ng et al., 2020d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 xml:space="preserve">; </w:t>
            </w:r>
            <w:hyperlink w:anchor="_ENREF_104" w:tooltip="Yang, 2020 #489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Yang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ng&lt;/Author&gt;&lt;Year&gt;2020&lt;/Year&gt;&lt;RecNum&gt;4886&lt;/RecNum&gt;&lt;DisplayText&gt;(Zhang et al., 2020e)&lt;/DisplayText&gt;&lt;record&gt;&lt;rec-number&gt;4886&lt;/rec-number&gt;&lt;foreign-keys&gt;&lt;key app="EN" db-id="w2xps9x97eds9aedadtpafdve0992rr22sx0"&gt;4886&lt;/key&gt;&lt;/foreign-keys&gt;&lt;ref-type name="Journal Article"&gt;17&lt;/ref-type&gt;&lt;contributors&gt;&lt;authors&gt;&lt;author&gt;Zhang, T&lt;/author&gt;&lt;author&gt;Meng, Y&lt;/author&gt;&lt;author&gt;Deng, D&lt;/author&gt;&lt;author&gt;Huang, H&lt;/author&gt;&lt;author&gt;Tang, L&lt;/author&gt;&lt;author&gt;You, S&lt;/author&gt;&lt;author&gt;Jiang, Y&lt;/author&gt;&lt;author&gt;Duan, Y&lt;/author&gt;&lt;/authors&gt;&lt;/contributors&gt;&lt;titles&gt;&lt;title&gt;A survey on the mental health of medical students facing the public health emergency&lt;/title&gt;&lt;secondary-title&gt;Journal of Xiangnan University (Medical Sciences)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2&lt;/style&gt;&lt;/short-title&gt;&lt;/titles&gt;&lt;periodical&gt;&lt;full-title&gt;Journal of Xiangnan University (Medical Sciences)&lt;/full-title&gt;&lt;/periodical&gt;&lt;pages&gt;51-55&lt;/pages&gt;&lt;volume&gt;22&lt;/volume&gt;&lt;number&gt;4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6" w:tooltip="Zhang, 2020 #488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ng et al., 2020e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7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ng&lt;/Author&gt;&lt;Year&gt;2020&lt;/Year&gt;&lt;RecNum&gt;3766&lt;/RecNum&gt;&lt;DisplayText&gt;(Zhang et al., 2020f)&lt;/DisplayText&gt;&lt;record&gt;&lt;rec-number&gt;3766&lt;/rec-number&gt;&lt;foreign-keys&gt;&lt;key app="EN" db-id="w2xps9x97eds9aedadtpafdve0992rr22sx0"&gt;3766&lt;/key&gt;&lt;/foreign-keys&gt;&lt;ref-type name="Journal Article"&gt;17&lt;/ref-type&gt;&lt;contributors&gt;&lt;authors&gt;&lt;author&gt;Zhang, X&lt;/author&gt;&lt;author&gt;Jia, W&lt;/author&gt;&lt;author&gt;Duan, L&lt;/author&gt;&lt;/authors&gt;&lt;/contributors&gt;&lt;titles&gt;&lt;title&gt;An investigation and analysis of psychological status of 1486 medical students in the the period of COVID-19&lt;/title&gt;&lt;secondary-title&gt;Journal of Inner Mongolia Medical Universit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&lt;/style&gt;&lt;/short-title&gt;&lt;/titles&gt;&lt;periodical&gt;&lt;full-title&gt;Journal of Inner Mongolia Medical University&lt;/full-title&gt;&lt;/periodical&gt;&lt;pages&gt;128-130&lt;/pages&gt;&lt;volume&gt;42&lt;/volume&gt;&lt;number&gt;2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7" w:tooltip="Zhang, 2020 #376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ng et al., 2020f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ng&lt;/Author&gt;&lt;Year&gt;2020&lt;/Year&gt;&lt;RecNum&gt;4857&lt;/RecNum&gt;&lt;DisplayText&gt;(Zhang et al., 2020g)&lt;/DisplayText&gt;&lt;record&gt;&lt;rec-number&gt;4857&lt;/rec-number&gt;&lt;foreign-keys&gt;&lt;key app="EN" db-id="w2xps9x97eds9aedadtpafdve0992rr22sx0"&gt;4857&lt;/key&gt;&lt;/foreign-keys&gt;&lt;ref-type name="Journal Article"&gt;17&lt;/ref-type&gt;&lt;contributors&gt;&lt;authors&gt;&lt;author&gt;Zhang, X&lt;/author&gt;&lt;author&gt;Sui, X&lt;/author&gt;&lt;author&gt;Chang, R&lt;/author&gt;&lt;/authors&gt;&lt;/contributors&gt;&lt;titles&gt;&lt;title&gt;&lt;style face="normal" font="default" size="100%"&gt;The&lt;/style&gt;&lt;style face="normal" font="default" charset="134" size="100%"&gt; &lt;/style&gt;&lt;style face="normal" font="default" size="100%"&gt;relationship between social support and anxiety and depression during the COVID-19 epidemic: a case study of college students&lt;/style&gt;&lt;/title&gt;&lt;secondary-title&gt;Journal of Liaoning Normal University (Social Science Edition)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44&lt;/style&gt;&lt;/short-title&gt;&lt;/titles&gt;&lt;periodical&gt;&lt;full-title&gt;Journal of Liaoning Normal University (Social Science Edition)&lt;/full-title&gt;&lt;/periodical&gt;&lt;pages&gt;83-87&lt;/pages&gt;&lt;volume&gt;43&lt;/volume&gt;&lt;number&gt;5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8" w:tooltip="Zhang, 2020 #4857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ng et al., 2020g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ng&lt;/Author&gt;&lt;Year&gt;2020&lt;/Year&gt;&lt;RecNum&gt;4870&lt;/RecNum&gt;&lt;DisplayText&gt;(Zhang et al., 2020h)&lt;/DisplayText&gt;&lt;record&gt;&lt;rec-number&gt;4870&lt;/rec-number&gt;&lt;foreign-keys&gt;&lt;key app="EN" db-id="w2xps9x97eds9aedadtpafdve0992rr22sx0"&gt;4870&lt;/key&gt;&lt;/foreign-keys&gt;&lt;ref-type name="Journal Article"&gt;17&lt;/ref-type&gt;&lt;contributors&gt;&lt;authors&gt;&lt;author&gt;Zhang, X. D.&lt;/author&gt;&lt;author&gt;Jing, H. Q.&lt;/author&gt;&lt;author&gt;Wang, Y&lt;/author&gt;&lt;author&gt;Li, K. H.&lt;/author&gt;&lt;author&gt;Zhao, D&lt;/author&gt;&lt;author&gt;Yu, H. Y.&lt;/author&gt;&lt;author&gt;Zhang, L. Y.&lt;/author&gt;&lt;/authors&gt;&lt;/contributors&gt;&lt;titles&gt;&lt;title&gt;&lt;style face="normal" font="default" size="100%"&gt;The Psychological Responses and Associated Factors of Chinese College Students During COVID-19 Outbreak in February &lt;/style&gt;&lt;style face="normal" font="default" charset="134" size="100%"&gt;(&lt;/style&gt;&lt;style face="normal" font="default" size="100%"&gt;preprint&lt;/style&gt;&lt;style face="normal" font="default" charset="134" size="100%"&gt;)&lt;/style&gt;&lt;/title&gt;&lt;secondary-title&gt;Research Squar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57&lt;/style&gt;&lt;/short-title&gt;&lt;/titles&gt;&lt;periodical&gt;&lt;full-title&gt;Research Square&lt;/full-title&gt;&lt;/periodical&gt;&lt;volume&gt;DOI: https://doi.org/10.21203/rs.3.rs-103598/v1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9" w:tooltip="Zhang, 2020 #4870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ng et al., 2020h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aaGFvPC9BdXRob3I+PFllYXI+MjAyMDwvWWVhcj48UmVj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aaGFvPC9BdXRob3I+PFllYXI+MjAyMDwvWWVhcj48UmVj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20" w:tooltip="Zhao, 2020 #485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o et al., 2020a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o&lt;/Author&gt;&lt;Year&gt;2020&lt;/Year&gt;&lt;RecNum&gt;3793&lt;/RecNum&gt;&lt;DisplayText&gt;(Zhao et al., 2020b)&lt;/DisplayText&gt;&lt;record&gt;&lt;rec-number&gt;3793&lt;/rec-number&gt;&lt;foreign-keys&gt;&lt;key app="EN" db-id="w2xps9x97eds9aedadtpafdve0992rr22sx0"&gt;3793&lt;/key&gt;&lt;/foreign-keys&gt;&lt;ref-type name="Journal Article"&gt;17&lt;/ref-type&gt;&lt;contributors&gt;&lt;authors&gt;&lt;author&gt;Zhao, B&lt;/author&gt;&lt;author&gt;Kong, F&lt;/author&gt;&lt;author&gt;Nam, E. W.&lt;/author&gt;&lt;/authors&gt;&lt;/contributors&gt;&lt;titles&gt;&lt;title&gt;&lt;style face="normal" font="default" size="100%"&gt;Knowledge, Preventative Practices and Depression of Chinese University Students in Korea and China During the COVID-19 Pandemic: An Online Cross-Sectional Study  &lt;/style&gt;&lt;style face="normal" font="default" charset="134" size="100%"&gt;(&lt;/style&gt;&lt;style face="normal" font="default" size="100%"&gt;preprint&lt;/style&gt;&lt;style face="normal" font="default" charset="134" size="100%"&gt;)&lt;/style&gt;&lt;/title&gt;&lt;secondary-title&gt;Research Squar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34&lt;/style&gt;&lt;/short-title&gt;&lt;/titles&gt;&lt;periodical&gt;&lt;full-title&gt;Research Square&lt;/full-title&gt;&lt;/periodical&gt;&lt;volume&gt;DOI: https://doi.org/10.21203/rs.3.rs-48092/v1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21" w:tooltip="Zhao, 2020 #379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o et al., 2020b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2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o&lt;/Author&gt;&lt;Year&gt;2020&lt;/Year&gt;&lt;RecNum&gt;4897&lt;/RecNum&gt;&lt;DisplayText&gt;(Zhao et al., 2020c)&lt;/DisplayText&gt;&lt;record&gt;&lt;rec-number&gt;4897&lt;/rec-number&gt;&lt;foreign-keys&gt;&lt;key app="EN" db-id="w2xps9x97eds9aedadtpafdve0992rr22sx0"&gt;4897&lt;/key&gt;&lt;/foreign-keys&gt;&lt;ref-type name="Journal Article"&gt;17&lt;/ref-type&gt;&lt;contributors&gt;&lt;authors&gt;&lt;author&gt;Zhao, J&lt;/author&gt;&lt;author&gt;Zhang, S&lt;/author&gt;&lt;author&gt;Zheng, G&lt;/author&gt;&lt;author&gt;Lian, C&lt;/author&gt;&lt;author&gt;Huang, L&lt;/author&gt;&lt;/authors&gt;&lt;/contributors&gt;&lt;titles&gt;&lt;title&gt;A survey on emotion and sleep qualty of university students during the COVID-19 epidemic&lt;/title&gt;&lt;secondary-title&gt;Blooming Season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82&lt;/style&gt;&lt;/short-title&gt;&lt;/titles&gt;&lt;periodical&gt;&lt;full-title&gt;Blooming Season&lt;/full-title&gt;&lt;/periodical&gt;&lt;pages&gt;96-97&lt;/pages&gt;&lt;volume&gt;21&lt;/volume&gt;&lt;number&gt;26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23" w:tooltip="Zhao, 2020 #4897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o et al., 2020c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ao&lt;/Author&gt;&lt;Year&gt;2020&lt;/Year&gt;&lt;RecNum&gt;4888&lt;/RecNum&gt;&lt;DisplayText&gt;(Zhao and Hu, 2020)&lt;/DisplayText&gt;&lt;record&gt;&lt;rec-number&gt;4888&lt;/rec-number&gt;&lt;foreign-keys&gt;&lt;key app="EN" db-id="w2xps9x97eds9aedadtpafdve0992rr22sx0"&gt;4888&lt;/key&gt;&lt;/foreign-keys&gt;&lt;ref-type name="Journal Article"&gt;17&lt;/ref-type&gt;&lt;contributors&gt;&lt;authors&gt;&lt;author&gt;Zhao, Y&lt;/author&gt;&lt;author&gt;Hu, W&lt;/author&gt;&lt;/authors&gt;&lt;/contributors&gt;&lt;titles&gt;&lt;title&gt;A survey on sleep and mental health of home-quarantined college students during the COVID-19 epidemic&lt;/title&gt;&lt;secondary-title&gt;Shangqing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74&lt;/style&gt;&lt;/short-title&gt;&lt;/titles&gt;&lt;periodical&gt;&lt;full-title&gt;Shangqing&lt;/full-title&gt;&lt;/periodical&gt;&lt;pages&gt;224, 264&lt;/pages&gt;&lt;volume&gt;12&lt;/volume&gt;&lt;number&gt;45&lt;/number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25" w:tooltip="Zhao, 2020 #4888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ao and Hu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Zhou&lt;/Author&gt;&lt;Year&gt;2020&lt;/Year&gt;&lt;RecNum&gt;3792&lt;/RecNum&gt;&lt;DisplayText&gt;(Zhou et al., 2020)&lt;/DisplayText&gt;&lt;record&gt;&lt;rec-number&gt;3792&lt;/rec-number&gt;&lt;foreign-keys&gt;&lt;key app="EN" db-id="w2xps9x97eds9aedadtpafdve0992rr22sx0"&gt;3792&lt;/key&gt;&lt;/foreign-keys&gt;&lt;ref-type name="Journal Article"&gt;17&lt;/ref-type&gt;&lt;contributors&gt;&lt;authors&gt;&lt;author&gt;Zhou, S. J.&lt;/author&gt;&lt;author&gt;Qi, M&lt;/author&gt;&lt;author&gt;Wang, L. L.&lt;/author&gt;&lt;author&gt;Yang, X. J.&lt;/author&gt;&lt;author&gt;&lt;style face="normal" font="default" size="100%"&gt;Zhang, L&lt;/style&gt;&lt;style face="normal" font="default" charset="134" size="100%"&gt;. &lt;/style&gt;&lt;style face="normal" font="default" size="100%"&gt;G.&lt;/style&gt;&lt;/author&gt;&lt;author&gt;Yang, R&lt;/author&gt;&lt;author&gt;Chen, J&lt;/author&gt;&lt;/authors&gt;&lt;/contributors&gt;&lt;titles&gt;&lt;title&gt;&lt;style face="normal" font="default" size="100%"&gt;Mental Health Problems and Related Factors in Chinese University Students During the COVID-19 Pandemic &lt;/style&gt;&lt;style face="normal" font="default" charset="134" size="100%"&gt;(&lt;/style&gt;&lt;style face="normal" font="default" size="100%"&gt;preprint&lt;/style&gt;&lt;style face="normal" font="default" charset="134" size="100%"&gt;)&lt;/style&gt;&lt;/title&gt;&lt;secondary-title&gt;Research Square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33&lt;/style&gt;&lt;/short-title&gt;&lt;/titles&gt;&lt;periodical&gt;&lt;full-title&gt;Research Square&lt;/full-title&gt;&lt;/periodical&gt;&lt;volume&gt;DOI: https://doi.org/10.21203/rs.3.rs-58137/v1&lt;/volume&gt;&lt;dates&gt;&lt;year&gt;2020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28" w:tooltip="Zhou, 2020 #3792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Zhou et al., 2020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Chen&lt;/Author&gt;&lt;Year&gt;2021&lt;/Year&gt;&lt;RecNum&gt;4878&lt;/RecNum&gt;&lt;DisplayText&gt;(Chen and Zhu, 2021)&lt;/DisplayText&gt;&lt;record&gt;&lt;rec-number&gt;4878&lt;/rec-number&gt;&lt;foreign-keys&gt;&lt;key app="EN" db-id="w2xps9x97eds9aedadtpafdve0992rr22sx0"&gt;4878&lt;/key&gt;&lt;/foreign-keys&gt;&lt;ref-type name="Journal Article"&gt;17&lt;/ref-type&gt;&lt;contributors&gt;&lt;authors&gt;&lt;author&gt;Chen, F&lt;/author&gt;&lt;author&gt;Zhu, Z&lt;/author&gt;&lt;/authors&gt;&lt;/contributors&gt;&lt;titles&gt;&lt;title&gt;Mental health status of students in university of science and technology during the peak of the COVID-19 epidemic&lt;/title&gt;&lt;secondary-title&gt;Psychology Monthl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65&lt;/style&gt;&lt;/short-title&gt;&lt;/titles&gt;&lt;periodical&gt;&lt;full-title&gt;Psychology Monthly&lt;/full-title&gt;&lt;/periodical&gt;&lt;pages&gt;20-22&lt;/pages&gt;&lt;volume&gt;16&lt;/volume&gt;&lt;number&gt;2&lt;/number&gt;&lt;dates&gt;&lt;year&gt;2021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6" w:tooltip="Chen, 2021 #4878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Chen and Zhu, 2021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Ni&lt;/Author&gt;&lt;Year&gt;2021&lt;/Year&gt;&lt;RecNum&gt;4883&lt;/RecNum&gt;&lt;DisplayText&gt;(Ni et al., 2021)&lt;/DisplayText&gt;&lt;record&gt;&lt;rec-number&gt;4883&lt;/rec-number&gt;&lt;foreign-keys&gt;&lt;key app="EN" db-id="w2xps9x97eds9aedadtpafdve0992rr22sx0"&gt;4883&lt;/key&gt;&lt;/foreign-keys&gt;&lt;ref-type name="Journal Article"&gt;17&lt;/ref-type&gt;&lt;contributors&gt;&lt;authors&gt;&lt;author&gt;Ni, J.&lt;/author&gt;&lt;author&gt;Wang, F.&lt;/author&gt;&lt;author&gt;Liu, Y.&lt;/author&gt;&lt;author&gt;Wu, M.&lt;/author&gt;&lt;author&gt;Jiang, Y.&lt;/author&gt;&lt;author&gt;Zhou, Y.&lt;/author&gt;&lt;author&gt;Zhou, Y.&lt;/author&gt;&lt;author&gt;Sha, D.&lt;/author&gt;&lt;/authors&gt;&lt;/contributors&gt;&lt;auth-address&gt;Nanjing Drum Tower Hospital, Nanjing, China.&lt;/auth-address&gt;&lt;titles&gt;&lt;title&gt;Psychological Impact of the COVID-19 Pandemic on Chinese Health Care Workers: Cross-Sectional Survey Study&lt;/title&gt;&lt;secondary-title&gt;JMIR Ment Health&lt;/secondary-title&gt;&lt;alt-title&gt;JMIR mental health&lt;/alt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69&lt;/style&gt;&lt;/short-title&gt;&lt;/titles&gt;&lt;periodical&gt;&lt;full-title&gt;JMIR Ment Health&lt;/full-title&gt;&lt;/periodical&gt;&lt;alt-periodical&gt;&lt;full-title&gt;JMIR mental health&lt;/full-title&gt;&lt;/alt-periodical&gt;&lt;pages&gt;e23125&lt;/pages&gt;&lt;volume&gt;8&lt;/volume&gt;&lt;number&gt;1&lt;/number&gt;&lt;dates&gt;&lt;year&gt;2021&lt;/year&gt;&lt;pub-dates&gt;&lt;date&gt;Jan 20&lt;/date&gt;&lt;/pub-dates&gt;&lt;/dates&gt;&lt;isbn&gt;2368-7959 (Print)&amp;#xD;2368-7959 (Linking)&lt;/isbn&gt;&lt;accession-num&gt;33341754&lt;/accession-num&gt;&lt;urls&gt;&lt;related-urls&gt;&lt;url&gt;http://www.ncbi.nlm.nih.gov/pubmed/33341754&lt;/url&gt;&lt;/related-urls&gt;&lt;/urls&gt;&lt;custom2&gt;7819543&lt;/custom2&gt;&lt;electronic-resource-num&gt;10.2196/23125&lt;/electronic-resource-num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64" w:tooltip="Ni, 2021 #4883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Ni et al., 2021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1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lastRenderedPageBreak/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Pan&lt;/Author&gt;&lt;Year&gt;2021&lt;/Year&gt;&lt;RecNum&gt;4899&lt;/RecNum&gt;&lt;DisplayText&gt;(Pan et al., 2021)&lt;/DisplayText&gt;&lt;record&gt;&lt;rec-number&gt;4899&lt;/rec-number&gt;&lt;foreign-keys&gt;&lt;key app="EN" db-id="w2xps9x97eds9aedadtpafdve0992rr22sx0"&gt;4899&lt;/key&gt;&lt;/foreign-keys&gt;&lt;ref-type name="Journal Article"&gt;17&lt;/ref-type&gt;&lt;contributors&gt;&lt;authors&gt;&lt;author&gt;Pan, M&lt;/author&gt;&lt;author&gt;Zhang, S&lt;/author&gt;&lt;author&gt;Zhou, S&lt;/author&gt;&lt;author&gt;Cong, T&lt;/author&gt;&lt;author&gt;Tao, M&lt;/author&gt;&lt;author&gt;Han, Y&lt;/author&gt;&lt;author&gt;Hou, Y&lt;/author&gt;&lt;author&gt;Cao, P&lt;/author&gt;&lt;author&gt;Zhen, Q&lt;/author&gt;&lt;/authors&gt;&lt;/contributors&gt;&lt;titles&gt;&lt;title&gt;Analysis of related factors and coping styles of college students&amp;apos; mental health under stress&lt;/title&gt;&lt;secondary-title&gt;China Journal of Health Psycholog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84&lt;/style&gt;&lt;/short-title&gt;&lt;/titles&gt;&lt;periodical&gt;&lt;full-title&gt;China Journal of Health Psychology&lt;/full-title&gt;&lt;/periodical&gt;&lt;pages&gt;309-313&lt;/pages&gt;&lt;volume&gt;29&lt;/volume&gt;&lt;number&gt;2&lt;/number&gt;&lt;dates&gt;&lt;year&gt;2021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65" w:tooltip="Pan, 2021 #4899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Pan et al., 2021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3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Sun&lt;/Author&gt;&lt;Year&gt;2021&lt;/Year&gt;&lt;RecNum&gt;3780&lt;/RecNum&gt;&lt;DisplayText&gt;(Sun et al., 2021)&lt;/DisplayText&gt;&lt;record&gt;&lt;rec-number&gt;3780&lt;/rec-number&gt;&lt;foreign-keys&gt;&lt;key app="EN" db-id="w2xps9x97eds9aedadtpafdve0992rr22sx0"&gt;3780&lt;/key&gt;&lt;/foreign-keys&gt;&lt;ref-type name="Journal Article"&gt;17&lt;/ref-type&gt;&lt;contributors&gt;&lt;authors&gt;&lt;author&gt;Sun, S&lt;/author&gt;&lt;author&gt;Goldberg, S&lt;/author&gt;&lt;author&gt;Lin, D&lt;/author&gt;&lt;author&gt;Qiao, S&lt;/author&gt;&lt;author&gt;Operario, D&lt;/author&gt;&lt;/authors&gt;&lt;/contributors&gt;&lt;titles&gt;&lt;title&gt;Psychiatric symptoms, risk, and protective factors among university students in quarantine during the COVID-19 pandemic in China&lt;/title&gt;&lt;secondary-title&gt;Globalization and Health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21&lt;/style&gt;&lt;/short-title&gt;&lt;/titles&gt;&lt;periodical&gt;&lt;full-title&gt;Globalization and Health&lt;/full-title&gt;&lt;/periodical&gt;&lt;pages&gt;15&lt;/pages&gt;&lt;volume&gt;17&lt;/volume&gt;&lt;number&gt;1&lt;/number&gt;&lt;dates&gt;&lt;year&gt;2021&lt;/year&gt;&lt;/dates&gt;&lt;urls&gt;&lt;/urls&gt;&lt;electronic-resource-num&gt;doi: 10.1186/s12992-021-00663-x&lt;/electronic-resource-num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73" w:tooltip="Sun, 2021 #3780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Sun et al., 2021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&lt;EndNote&gt;&lt;Cite&gt;&lt;Author&gt;Wang&lt;/Author&gt;&lt;Year&gt;2021&lt;/Year&gt;&lt;RecNum&gt;3788&lt;/RecNum&gt;&lt;DisplayText&gt;(Wang et al., 2021)&lt;/DisplayText&gt;&lt;record&gt;&lt;rec-number&gt;3788&lt;/rec-number&gt;&lt;foreign-keys&gt;&lt;key app="EN" db-id="w2xps9x97eds9aedadtpafdve0992rr22sx0"&gt;3788&lt;/key&gt;&lt;/foreign-keys&gt;&lt;ref-type name="Journal Article"&gt;17&lt;/ref-type&gt;&lt;contributors&gt;&lt;authors&gt;&lt;author&gt;Wang, J&lt;/author&gt;&lt;author&gt;Ding, Y&lt;/author&gt;&lt;author&gt;Jiang, Q&lt;/author&gt;&lt;author&gt;Liao, C&lt;/author&gt;&lt;author&gt;Li, L&lt;/author&gt;&lt;/authors&gt;&lt;/contributors&gt;&lt;titles&gt;&lt;title&gt;Anxiety and depression levels and coping strategies of college students in Anhui Province under the COVID-19&lt;/title&gt;&lt;secondary-title&gt;China Journal of Health Psychology&lt;/secondary-title&gt;&lt;short-title&gt;&lt;style face="normal" font="default" charset="134" size="100%"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大学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>29&lt;/style&gt;&lt;/short-title&gt;&lt;/titles&gt;&lt;periodical&gt;&lt;full-title&gt;China Journal of Health Psychology&lt;/full-title&gt;&lt;/periodical&gt;&lt;pages&gt;266-271&lt;/pages&gt;&lt;volume&gt;29&lt;/volume&gt;&lt;number&gt;2&lt;/number&gt;&lt;dates&gt;&lt;year&gt;2021&lt;/year&gt;&lt;/dates&gt;&lt;urls&gt;&lt;/urls&gt;&lt;/record&gt;&lt;/Cite&gt;&lt;/EndNote&gt;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81" w:tooltip="Wang, 2021 #3788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ang et al., 2021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4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XdTwvQXV0aG9yPjxZZWFyPjIwMjE8L1llYXI+PFJlY051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XdTwvQXV0aG9yPjxZZWFyPjIwMjE8L1llYXI+PFJlY051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94" w:tooltip="Wu, 2021 #4861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Wu et al., 2021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8</w:t>
            </w:r>
          </w:p>
        </w:tc>
      </w:tr>
      <w:tr w:rsidR="00831D33" w:rsidRPr="00831D33" w:rsidTr="00831D33">
        <w:tc>
          <w:tcPr>
            <w:tcW w:w="859" w:type="pct"/>
          </w:tcPr>
          <w:p w:rsidR="00831D33" w:rsidRPr="00831D33" w:rsidRDefault="00831D33" w:rsidP="00831D33">
            <w:pPr>
              <w:adjustRightInd w:val="0"/>
              <w:snapToGrid w:val="0"/>
              <w:rPr>
                <w:rFonts w:asciiTheme="minorHAnsi" w:hAnsiTheme="minorHAnsi"/>
                <w:color w:val="000000" w:themeColor="text1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ZdTwvQXV0aG9yPjxZZWFyPjIwMjE8L1llYXI+PFJlY051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begin">
                <w:fldData xml:space="preserve">PEVuZE5vdGU+PENpdGU+PEF1dGhvcj5ZdTwvQXV0aG9yPjxZZWFyPjIwMjE8L1llYXI+PFJlY051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</w:fldData>
              </w:fldCha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instrText xml:space="preserve"> ADDIN EN.CITE.DATA </w:instrTex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separate"/>
            </w:r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(</w:t>
            </w:r>
            <w:hyperlink w:anchor="_ENREF_110" w:tooltip="Yu, 2021 #4896" w:history="1">
              <w:r w:rsidRPr="00831D33">
                <w:rPr>
                  <w:rFonts w:asciiTheme="minorHAnsi" w:hAnsiTheme="minorHAnsi"/>
                  <w:noProof/>
                  <w:color w:val="000000" w:themeColor="text1"/>
                  <w:sz w:val="24"/>
                  <w:szCs w:val="24"/>
                </w:rPr>
                <w:t>Yu et al., 2021</w:t>
              </w:r>
            </w:hyperlink>
            <w:r w:rsidRPr="00831D33">
              <w:rPr>
                <w:rFonts w:asciiTheme="minorHAnsi" w:hAnsiTheme="minorHAnsi"/>
                <w:noProof/>
                <w:color w:val="000000" w:themeColor="text1"/>
                <w:sz w:val="24"/>
                <w:szCs w:val="24"/>
              </w:rPr>
              <w:t>)</w:t>
            </w:r>
            <w:r w:rsidRPr="00831D33">
              <w:rPr>
                <w:rFonts w:asciiTheme="minorHAnsi" w:hAnsiTheme="minorHAnsi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302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No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0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Unclear</w:t>
            </w:r>
          </w:p>
        </w:tc>
        <w:tc>
          <w:tcPr>
            <w:tcW w:w="354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5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Yes</w:t>
            </w:r>
          </w:p>
        </w:tc>
        <w:tc>
          <w:tcPr>
            <w:tcW w:w="455" w:type="pct"/>
          </w:tcPr>
          <w:p w:rsidR="00831D33" w:rsidRPr="00831D33" w:rsidRDefault="00831D33" w:rsidP="00831D33">
            <w:pPr>
              <w:jc w:val="center"/>
              <w:rPr>
                <w:rFonts w:asciiTheme="minorHAnsi" w:hAnsiTheme="minorHAnsi"/>
                <w:sz w:val="24"/>
                <w:szCs w:val="24"/>
              </w:rPr>
            </w:pPr>
            <w:r w:rsidRPr="00831D33">
              <w:rPr>
                <w:rFonts w:asciiTheme="minorHAnsi" w:hAnsiTheme="minorHAnsi"/>
                <w:sz w:val="24"/>
                <w:szCs w:val="24"/>
              </w:rPr>
              <w:t>5</w:t>
            </w:r>
          </w:p>
        </w:tc>
      </w:tr>
    </w:tbl>
    <w:p w:rsidR="00353A2D" w:rsidRDefault="00353A2D" w:rsidP="00A6439C">
      <w:r>
        <w:t>Note: Q1-9: 9 questions of The Joanna Briggs Institute Critical Appraisal Checklist for Studies Reporting Prevalence Data, as listed below:</w:t>
      </w:r>
    </w:p>
    <w:p w:rsidR="00353A2D" w:rsidRDefault="00353A2D" w:rsidP="00A6439C">
      <w:r>
        <w:t>Q1: Was the sample frame appropriate to address the target population?</w:t>
      </w:r>
    </w:p>
    <w:p w:rsidR="00353A2D" w:rsidRDefault="00353A2D" w:rsidP="00A6439C">
      <w:r>
        <w:t>Q2: Were study participants sampled in an appropriate way?</w:t>
      </w:r>
    </w:p>
    <w:p w:rsidR="00353A2D" w:rsidRDefault="00353A2D" w:rsidP="00A6439C">
      <w:r>
        <w:t>Q3: Was the sample size adequate?</w:t>
      </w:r>
    </w:p>
    <w:p w:rsidR="00353A2D" w:rsidRDefault="00353A2D" w:rsidP="00A6439C">
      <w:r>
        <w:t>Q4: Were the study subjects and the setting described in detail?</w:t>
      </w:r>
    </w:p>
    <w:p w:rsidR="00353A2D" w:rsidRDefault="00353A2D" w:rsidP="00A6439C">
      <w:r>
        <w:t>Q5: Was the data analysis conducted with sufficient coverage of the identified sample?</w:t>
      </w:r>
    </w:p>
    <w:p w:rsidR="00353A2D" w:rsidRDefault="00353A2D" w:rsidP="00A6439C">
      <w:r>
        <w:t>Q6: Were valid methods used for the identification of the condition?</w:t>
      </w:r>
    </w:p>
    <w:p w:rsidR="00353A2D" w:rsidRDefault="00353A2D" w:rsidP="00A6439C">
      <w:r>
        <w:t>Q7: Was the condition measured in a standard, reliable way for all participants?</w:t>
      </w:r>
    </w:p>
    <w:p w:rsidR="00353A2D" w:rsidRDefault="00353A2D" w:rsidP="00A6439C">
      <w:r>
        <w:t>Q8: Was there appropriate statistical analysis?</w:t>
      </w:r>
    </w:p>
    <w:p w:rsidR="00353A2D" w:rsidRDefault="00353A2D" w:rsidP="00A6439C">
      <w:r>
        <w:t>Q9: Was the response rate adequate, and if not, was the low response rate managed appropriately?</w:t>
      </w:r>
    </w:p>
    <w:p w:rsidR="00353A2D" w:rsidRPr="00BB3A0D" w:rsidRDefault="00353A2D" w:rsidP="00A6439C">
      <w:r>
        <w:t xml:space="preserve">For Q3, the minimum sample size required was </w:t>
      </w:r>
      <w:r w:rsidR="002A4A02">
        <w:t>31</w:t>
      </w:r>
      <w:r w:rsidR="00A56651">
        <w:t>4</w:t>
      </w:r>
      <w:r>
        <w:t>, which was determined assuming a Type I error of 0.05, an estimated prevalence of 2</w:t>
      </w:r>
      <w:r w:rsidR="00A56651">
        <w:t>6.0</w:t>
      </w:r>
      <w:r>
        <w:t>%, and a</w:t>
      </w:r>
      <w:r w:rsidR="002A4A02">
        <w:t xml:space="preserve"> </w:t>
      </w:r>
      <w:r w:rsidR="00A56651">
        <w:t xml:space="preserve">confidence interval </w:t>
      </w:r>
      <w:r w:rsidR="002A4A02" w:rsidRPr="002A4A02">
        <w:t>width equal to 0.10</w:t>
      </w:r>
      <w:r>
        <w:t>.</w:t>
      </w:r>
    </w:p>
    <w:sectPr w:rsidR="00353A2D" w:rsidRPr="00BB3A0D" w:rsidSect="005339AB">
      <w:pgSz w:w="16838" w:h="11906" w:orient="landscape"/>
      <w:pgMar w:top="1418" w:right="1418" w:bottom="1418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C0CD5" w:rsidRDefault="00AC0CD5" w:rsidP="005339AB">
      <w:r>
        <w:separator/>
      </w:r>
    </w:p>
  </w:endnote>
  <w:endnote w:type="continuationSeparator" w:id="0">
    <w:p w:rsidR="00AC0CD5" w:rsidRDefault="00AC0CD5" w:rsidP="005339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C0CD5" w:rsidRDefault="00AC0CD5" w:rsidP="005339AB">
      <w:r>
        <w:separator/>
      </w:r>
    </w:p>
  </w:footnote>
  <w:footnote w:type="continuationSeparator" w:id="0">
    <w:p w:rsidR="00AC0CD5" w:rsidRDefault="00AC0CD5" w:rsidP="005339A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General Hospital Psychiatr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2xps9x97eds9aedadtpafdve0992rr22sx0&quot;&gt;Paper&lt;record-ids&gt;&lt;item&gt;3760&lt;/item&gt;&lt;item&gt;3761&lt;/item&gt;&lt;item&gt;3762&lt;/item&gt;&lt;item&gt;3763&lt;/item&gt;&lt;item&gt;3764&lt;/item&gt;&lt;item&gt;3765&lt;/item&gt;&lt;item&gt;3766&lt;/item&gt;&lt;item&gt;3767&lt;/item&gt;&lt;item&gt;3768&lt;/item&gt;&lt;item&gt;3769&lt;/item&gt;&lt;item&gt;3770&lt;/item&gt;&lt;item&gt;3771&lt;/item&gt;&lt;item&gt;3772&lt;/item&gt;&lt;item&gt;3773&lt;/item&gt;&lt;item&gt;3774&lt;/item&gt;&lt;item&gt;3775&lt;/item&gt;&lt;item&gt;3776&lt;/item&gt;&lt;item&gt;3777&lt;/item&gt;&lt;item&gt;3778&lt;/item&gt;&lt;item&gt;3779&lt;/item&gt;&lt;item&gt;3780&lt;/item&gt;&lt;item&gt;3781&lt;/item&gt;&lt;item&gt;3782&lt;/item&gt;&lt;item&gt;3783&lt;/item&gt;&lt;item&gt;3784&lt;/item&gt;&lt;item&gt;3785&lt;/item&gt;&lt;item&gt;3786&lt;/item&gt;&lt;item&gt;3787&lt;/item&gt;&lt;item&gt;3788&lt;/item&gt;&lt;item&gt;3789&lt;/item&gt;&lt;item&gt;3790&lt;/item&gt;&lt;item&gt;3791&lt;/item&gt;&lt;item&gt;3792&lt;/item&gt;&lt;item&gt;3793&lt;/item&gt;&lt;item&gt;3794&lt;/item&gt;&lt;item&gt;3795&lt;/item&gt;&lt;item&gt;3796&lt;/item&gt;&lt;/record-ids&gt;&lt;/item&gt;&lt;/Libraries&gt;"/>
  </w:docVars>
  <w:rsids>
    <w:rsidRoot w:val="00865CCA"/>
    <w:rsid w:val="000150C5"/>
    <w:rsid w:val="00035F9D"/>
    <w:rsid w:val="000456FF"/>
    <w:rsid w:val="00071BD2"/>
    <w:rsid w:val="000809E5"/>
    <w:rsid w:val="000D2574"/>
    <w:rsid w:val="000D65D4"/>
    <w:rsid w:val="00131983"/>
    <w:rsid w:val="00155E5B"/>
    <w:rsid w:val="00194347"/>
    <w:rsid w:val="001B14FA"/>
    <w:rsid w:val="001F520C"/>
    <w:rsid w:val="0020693F"/>
    <w:rsid w:val="00213DEA"/>
    <w:rsid w:val="002375B7"/>
    <w:rsid w:val="00244FFA"/>
    <w:rsid w:val="00274D3B"/>
    <w:rsid w:val="002A4A02"/>
    <w:rsid w:val="002E122F"/>
    <w:rsid w:val="00323CB2"/>
    <w:rsid w:val="0032506B"/>
    <w:rsid w:val="00353A2D"/>
    <w:rsid w:val="003C1FD9"/>
    <w:rsid w:val="003E4AC4"/>
    <w:rsid w:val="004471C7"/>
    <w:rsid w:val="004554A6"/>
    <w:rsid w:val="00456486"/>
    <w:rsid w:val="00482CA3"/>
    <w:rsid w:val="004A086D"/>
    <w:rsid w:val="00520BCF"/>
    <w:rsid w:val="005233BF"/>
    <w:rsid w:val="005339AB"/>
    <w:rsid w:val="00534B2A"/>
    <w:rsid w:val="00543A1C"/>
    <w:rsid w:val="00553281"/>
    <w:rsid w:val="005634F9"/>
    <w:rsid w:val="00592B37"/>
    <w:rsid w:val="005978F3"/>
    <w:rsid w:val="005A0819"/>
    <w:rsid w:val="005D20DA"/>
    <w:rsid w:val="006073AB"/>
    <w:rsid w:val="00622FB3"/>
    <w:rsid w:val="00687372"/>
    <w:rsid w:val="006E63B3"/>
    <w:rsid w:val="007506A3"/>
    <w:rsid w:val="007810C2"/>
    <w:rsid w:val="007B3D61"/>
    <w:rsid w:val="0082439A"/>
    <w:rsid w:val="00831D33"/>
    <w:rsid w:val="00857C5A"/>
    <w:rsid w:val="00865CCA"/>
    <w:rsid w:val="00867CEB"/>
    <w:rsid w:val="00894013"/>
    <w:rsid w:val="008C6452"/>
    <w:rsid w:val="008E7AD4"/>
    <w:rsid w:val="008F21BD"/>
    <w:rsid w:val="00900CE0"/>
    <w:rsid w:val="009577B4"/>
    <w:rsid w:val="00983649"/>
    <w:rsid w:val="0099466A"/>
    <w:rsid w:val="00995011"/>
    <w:rsid w:val="00A122CF"/>
    <w:rsid w:val="00A56651"/>
    <w:rsid w:val="00A6439C"/>
    <w:rsid w:val="00A771AD"/>
    <w:rsid w:val="00AC0CD5"/>
    <w:rsid w:val="00AC30E5"/>
    <w:rsid w:val="00AE37BB"/>
    <w:rsid w:val="00AE7CBE"/>
    <w:rsid w:val="00AF6C71"/>
    <w:rsid w:val="00B173BE"/>
    <w:rsid w:val="00BE6CDA"/>
    <w:rsid w:val="00C04DD0"/>
    <w:rsid w:val="00C143AE"/>
    <w:rsid w:val="00C175DD"/>
    <w:rsid w:val="00C3771A"/>
    <w:rsid w:val="00C41E00"/>
    <w:rsid w:val="00C6349E"/>
    <w:rsid w:val="00CB2C11"/>
    <w:rsid w:val="00CB686B"/>
    <w:rsid w:val="00D71C4F"/>
    <w:rsid w:val="00D90C0E"/>
    <w:rsid w:val="00DB1AFE"/>
    <w:rsid w:val="00DB38FA"/>
    <w:rsid w:val="00DD2FF1"/>
    <w:rsid w:val="00E0550C"/>
    <w:rsid w:val="00E52AE5"/>
    <w:rsid w:val="00E61F7C"/>
    <w:rsid w:val="00E91E18"/>
    <w:rsid w:val="00F10458"/>
    <w:rsid w:val="00F23EEB"/>
    <w:rsid w:val="00F4711A"/>
    <w:rsid w:val="00F6372E"/>
    <w:rsid w:val="00F723B2"/>
    <w:rsid w:val="00F7771A"/>
    <w:rsid w:val="00F80CDE"/>
    <w:rsid w:val="00F87DF4"/>
    <w:rsid w:val="00FF66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CC934DC-EF9C-4F23-B71B-1A3C73CD37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339A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5339A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5339A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339A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339AB"/>
    <w:rPr>
      <w:sz w:val="18"/>
      <w:szCs w:val="18"/>
    </w:rPr>
  </w:style>
  <w:style w:type="table" w:styleId="a5">
    <w:name w:val="Table Grid"/>
    <w:basedOn w:val="a1"/>
    <w:uiPriority w:val="39"/>
    <w:qFormat/>
    <w:rsid w:val="005339AB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C3771A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3771A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C3771A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3771A"/>
    <w:rPr>
      <w:rFonts w:ascii="Calibri" w:hAnsi="Calibri"/>
      <w:noProof/>
      <w:sz w:val="20"/>
    </w:rPr>
  </w:style>
  <w:style w:type="character" w:styleId="a6">
    <w:name w:val="Hyperlink"/>
    <w:basedOn w:val="a0"/>
    <w:uiPriority w:val="99"/>
    <w:unhideWhenUsed/>
    <w:qFormat/>
    <w:rsid w:val="00C3771A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9</TotalTime>
  <Pages>4</Pages>
  <Words>12793</Words>
  <Characters>72925</Characters>
  <Application>Microsoft Office Word</Application>
  <DocSecurity>0</DocSecurity>
  <Lines>607</Lines>
  <Paragraphs>171</Paragraphs>
  <ScaleCrop>false</ScaleCrop>
  <Company>Microsoft</Company>
  <LinksUpToDate>false</LinksUpToDate>
  <CharactersWithSpaces>855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84</cp:revision>
  <dcterms:created xsi:type="dcterms:W3CDTF">2020-08-24T02:24:00Z</dcterms:created>
  <dcterms:modified xsi:type="dcterms:W3CDTF">2021-02-26T06:44:00Z</dcterms:modified>
</cp:coreProperties>
</file>